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7B6116">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62277C" w:rsidRPr="0062277C">
          <w:rPr>
            <w:rStyle w:val="Hyperlink"/>
          </w:rPr>
          <w:fldChar w:fldCharType="begin"/>
        </w:r>
        <w:r w:rsidR="0062277C" w:rsidRPr="0062277C">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62277C" w:rsidRPr="0062277C">
          <w:rPr>
            <w:rStyle w:val="Hyperlink"/>
          </w:rPr>
          <w:fldChar w:fldCharType="separate"/>
        </w:r>
        <w:r w:rsidR="0062277C" w:rsidRPr="0062277C">
          <w:rPr>
            <w:rStyle w:val="Hyperlink"/>
          </w:rPr>
          <w:t>Kelley (1947)</w:t>
        </w:r>
        <w:r w:rsidR="0062277C" w:rsidRPr="0062277C">
          <w:rPr>
            <w:rStyle w:val="Hyperlink"/>
          </w:rPr>
          <w:fldChar w:fldCharType="end"/>
        </w:r>
      </w:hyperlink>
      <w:r>
        <w:t xml:space="preserve"> and later revised by </w:t>
      </w:r>
      <w:hyperlink w:anchor="_ENREF_30" w:tooltip="Jelks, 1962 #8306" w:history="1">
        <w:r w:rsidR="0062277C" w:rsidRPr="0062277C">
          <w:rPr>
            <w:rStyle w:val="Hyperlink"/>
          </w:rPr>
          <w:fldChar w:fldCharType="begin"/>
        </w:r>
        <w:r w:rsidR="0062277C" w:rsidRPr="0062277C">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62277C" w:rsidRPr="0062277C">
          <w:rPr>
            <w:rStyle w:val="Hyperlink"/>
          </w:rPr>
          <w:fldChar w:fldCharType="separate"/>
        </w:r>
        <w:r w:rsidR="0062277C" w:rsidRPr="0062277C">
          <w:rPr>
            <w:rStyle w:val="Hyperlink"/>
          </w:rPr>
          <w:t>Jelks (1962)</w:t>
        </w:r>
        <w:r w:rsidR="0062277C" w:rsidRPr="0062277C">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62277C" w:rsidRPr="0062277C">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4" w:tooltip="Spielmann, 1991 #11147" w:history="1">
        <w:r w:rsidR="0062277C" w:rsidRPr="0062277C">
          <w:rPr>
            <w:rStyle w:val="Hyperlink"/>
          </w:rPr>
          <w:t>Spielmann 1991</w:t>
        </w:r>
      </w:hyperlink>
      <w:r>
        <w:rPr>
          <w:noProof/>
        </w:rPr>
        <w:t>)</w:t>
      </w:r>
      <w:r>
        <w:fldChar w:fldCharType="end"/>
      </w:r>
      <w:r>
        <w:t>.</w:t>
      </w:r>
      <w:r w:rsidR="00ED52D4">
        <w:t xml:space="preserve"> Similarities in material culture assemblages thought to be associated with Toyah groups include Perdiz arrow points, blade and scraper technology, a</w:t>
      </w:r>
      <w:r w:rsidR="009D0C25">
        <w:t>nd</w:t>
      </w:r>
      <w:r w:rsidR="00ED52D4">
        <w:t xml:space="preserve"> bone-tempered ceramics</w:t>
      </w:r>
      <w:r w:rsidR="009D0C25">
        <w:t xml:space="preserve">, which </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62277C" w:rsidRPr="0062277C">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62277C" w:rsidRPr="0062277C">
          <w:rPr>
            <w:rStyle w:val="Hyperlink"/>
          </w:rPr>
          <w:t>Arnn III 2012</w:t>
        </w:r>
      </w:hyperlink>
      <w:r w:rsidR="003E2252">
        <w:rPr>
          <w:noProof/>
        </w:rPr>
        <w:t xml:space="preserve">; </w:t>
      </w:r>
      <w:hyperlink w:anchor="_ENREF_13" w:tooltip="Collins, 1995 #9535" w:history="1">
        <w:r w:rsidR="0062277C" w:rsidRPr="0062277C">
          <w:rPr>
            <w:rStyle w:val="Hyperlink"/>
          </w:rPr>
          <w:t>Collins 1995</w:t>
        </w:r>
      </w:hyperlink>
      <w:r w:rsidR="003E2252">
        <w:rPr>
          <w:noProof/>
        </w:rPr>
        <w:t>)</w:t>
      </w:r>
      <w:r w:rsidR="00770098">
        <w:fldChar w:fldCharType="end"/>
      </w:r>
      <w:r w:rsidR="009F7C50">
        <w:t xml:space="preserve">. Decorative elements associated with Caddo ceramic wares also adorn some of the bone-tempered ceramic vessels,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62277C">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62277C">
        <w:rPr>
          <w:noProof/>
        </w:rPr>
        <w:t>(</w:t>
      </w:r>
      <w:hyperlink w:anchor="_ENREF_6" w:tooltip="Arnn III, 2012 #9529" w:history="1">
        <w:r w:rsidR="0062277C" w:rsidRPr="0062277C">
          <w:rPr>
            <w:rStyle w:val="Hyperlink"/>
          </w:rPr>
          <w:t>Arnn III 2012</w:t>
        </w:r>
      </w:hyperlink>
      <w:r w:rsidR="0062277C">
        <w:rPr>
          <w:noProof/>
        </w:rPr>
        <w:t xml:space="preserve">; </w:t>
      </w:r>
      <w:hyperlink w:anchor="_ENREF_22" w:tooltip="Ferguson, 2010 #6111" w:history="1">
        <w:r w:rsidR="0062277C" w:rsidRPr="0062277C">
          <w:rPr>
            <w:rStyle w:val="Hyperlink"/>
          </w:rPr>
          <w:t>Ferguson, et al. 2010</w:t>
        </w:r>
      </w:hyperlink>
      <w:r w:rsidR="0062277C">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62277C" w:rsidRPr="0062277C">
          <w:rPr>
            <w:rStyle w:val="Hyperlink"/>
          </w:rPr>
          <w:t>Carpenter 2017</w:t>
        </w:r>
      </w:hyperlink>
      <w:r w:rsidR="009B03E3">
        <w:rPr>
          <w:noProof/>
        </w:rPr>
        <w:t>)</w:t>
      </w:r>
      <w:r w:rsidR="009B03E3">
        <w:fldChar w:fldCharType="end"/>
      </w:r>
      <w:r w:rsidR="009B03E3">
        <w:t xml:space="preserve"> suggests that the Caddo could have </w:t>
      </w:r>
      <w:r w:rsidR="009B03E3">
        <w:lastRenderedPageBreak/>
        <w:t>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2277C">
        <w:instrText xml:space="preserve"> ADDIN EN.CITE &lt;EndNote&gt;&lt;Cite&gt;&lt;Author&gt;Lohse&lt;/Author&gt;&lt;Year&gt;2009&lt;/Year&gt;&lt;RecNum&gt;11148&lt;/RecNum&gt;&lt;Suffix&gt;:Figure 2.2&lt;/Suffix&gt;&lt;DisplayText&gt;(Lohse 2009:Figure 2.2)&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2A47D2">
        <w:rPr>
          <w:noProof/>
        </w:rPr>
        <w:t>(</w:t>
      </w:r>
      <w:hyperlink w:anchor="_ENREF_40" w:tooltip="Lohse, 2009 #11148" w:history="1">
        <w:r w:rsidR="0062277C" w:rsidRPr="0062277C">
          <w:rPr>
            <w:rStyle w:val="Hyperlink"/>
          </w:rPr>
          <w:t>Lohse 2009:Figure 2.2</w:t>
        </w:r>
      </w:hyperlink>
      <w:r w:rsidR="002A47D2">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5D3C75">
        <w:fldChar w:fldCharType="begin"/>
      </w:r>
      <w:r w:rsidR="0062277C">
        <w:instrText xml:space="preserve"> ADDIN EN.CITE &lt;EndNote&gt;&lt;Cite&gt;&lt;Author&gt;Selden Jr.&lt;/Author&gt;&lt;Year&gt;2022&lt;/Year&gt;&lt;RecNum&gt;11106&lt;/RecNum&gt;&lt;DisplayText&gt;(Selden Jr. and Dockall 2022)&lt;/DisplayText&gt;&lt;record&gt;&lt;rec-number&gt;11106&lt;/rec-number&gt;&lt;foreign-keys&gt;&lt;key app="EN" db-id="a9svvddf0ap9akeexa955fs0sx5easa2werr" timestamp="1647867297" guid="5d9fca79-2784-43fa-b8da-09a4f52ae6a8"&gt;11106&lt;/key&gt;&lt;/foreign-keys&gt;&lt;ref-type name="Book Section"&gt;5&lt;/ref-type&gt;&lt;contributors&gt;&lt;authors&gt;&lt;author&gt;Selden Jr., Robert Z.&lt;/author&gt;&lt;author&gt;Dockall, John E.&lt;/author&gt;&lt;/authors&gt;&lt;secondary-authors&gt;&lt;author&gt;Bishoff, Robert&lt;/author&gt;&lt;author&gt;Etter, Bonnie L.&lt;/author&gt;&lt;author&gt;Selden Jr., Robert Z.&lt;/author&gt;&lt;/secondary-authors&gt;&lt;/contributors&gt;&lt;titles&gt;&lt;title&gt;Perdiz arrow points from Caddo burial contexts aid in defining discrete behavioral regions&lt;/title&gt;&lt;secondary-title&gt;Geometric Morphometrics in Archaeology&lt;/secondary-title&gt;&lt;/titles&gt;&lt;pages&gt;(in review)&lt;/pages&gt;&lt;dates&gt;&lt;year&gt;2022&lt;/year&gt;&lt;/dates&gt;&lt;pub-location&gt;New York&lt;/pub-location&gt;&lt;publisher&gt;Springer|Nature&lt;/publisher&gt;&lt;urls&gt;&lt;/urls&gt;&lt;/record&gt;&lt;/Cite&gt;&lt;/EndNote&gt;</w:instrText>
      </w:r>
      <w:r w:rsidR="005D3C75">
        <w:fldChar w:fldCharType="separate"/>
      </w:r>
      <w:r w:rsidR="005D3C75">
        <w:rPr>
          <w:noProof/>
        </w:rPr>
        <w:t>(</w:t>
      </w:r>
      <w:hyperlink w:anchor="_ENREF_58" w:tooltip="Selden Jr., 2022 #11106" w:history="1">
        <w:r w:rsidR="0062277C" w:rsidRPr="0062277C">
          <w:rPr>
            <w:rStyle w:val="Hyperlink"/>
          </w:rPr>
          <w:t>Selden Jr. and Dockall 2022</w:t>
        </w:r>
      </w:hyperlink>
      <w:r w:rsidR="005D3C75">
        <w:rPr>
          <w:noProof/>
        </w:rPr>
        <w:t>)</w:t>
      </w:r>
      <w:r w:rsidR="005D3C75">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62277C">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62277C">
        <w:rPr>
          <w:noProof/>
        </w:rPr>
        <w:t>(</w:t>
      </w:r>
      <w:hyperlink w:anchor="_ENREF_52" w:tooltip="Selden Jr, 2021 #9364" w:history="1">
        <w:r w:rsidR="0062277C" w:rsidRPr="0062277C">
          <w:rPr>
            <w:rStyle w:val="Hyperlink"/>
          </w:rPr>
          <w:t>Selden Jr, et al. 2021</w:t>
        </w:r>
      </w:hyperlink>
      <w:r w:rsidR="0062277C">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62277C">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62277C">
        <w:rPr>
          <w:noProof/>
        </w:rPr>
        <w:t>(</w:t>
      </w:r>
      <w:hyperlink w:anchor="_ENREF_65" w:tooltip="Suhm, 1962 #7793" w:history="1">
        <w:r w:rsidR="0062277C" w:rsidRPr="0062277C">
          <w:rPr>
            <w:rStyle w:val="Hyperlink"/>
          </w:rPr>
          <w:t>Suhm and Jelks 1962</w:t>
        </w:r>
      </w:hyperlink>
      <w:r w:rsidR="0062277C">
        <w:rPr>
          <w:noProof/>
        </w:rPr>
        <w:t xml:space="preserve">; </w:t>
      </w:r>
      <w:hyperlink w:anchor="_ENREF_67" w:tooltip="Turner, 2011 #3149" w:history="1">
        <w:r w:rsidR="0062277C" w:rsidRPr="0062277C">
          <w:rPr>
            <w:rStyle w:val="Hyperlink"/>
          </w:rPr>
          <w:t>Turner, et al. 2011</w:t>
        </w:r>
      </w:hyperlink>
      <w:r w:rsidR="0062277C">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62277C">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992A8B">
        <w:rPr>
          <w:noProof/>
        </w:rPr>
        <w:t>(</w:t>
      </w:r>
      <w:hyperlink w:anchor="_ENREF_56" w:tooltip="Selden Jr., 2021 #8966" w:history="1">
        <w:r w:rsidR="0062277C" w:rsidRPr="0062277C">
          <w:rPr>
            <w:rStyle w:val="Hyperlink"/>
          </w:rPr>
          <w:t>Selden Jr. 2021a</w:t>
        </w:r>
      </w:hyperlink>
      <w:r w:rsidR="00992A8B">
        <w:rPr>
          <w:noProof/>
        </w:rPr>
        <w:t>)</w:t>
      </w:r>
      <w:r w:rsidR="00151B9F">
        <w:fldChar w:fldCharType="end"/>
      </w:r>
      <w:r w:rsidR="00151B9F">
        <w:t>,</w:t>
      </w:r>
      <w:r w:rsidR="005577A6">
        <w:t xml:space="preserve"> </w:t>
      </w:r>
      <w:r w:rsidR="006F0FD4">
        <w:t xml:space="preserve">and </w:t>
      </w:r>
      <w:r w:rsidR="00446B23">
        <w:t>the majority</w:t>
      </w:r>
      <w:r w:rsidR="005577A6">
        <w:t xml:space="preserve"> 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9" w:tooltip="LaVere, 1998 #38" w:history="1">
        <w:r w:rsidR="0062277C" w:rsidRPr="0062277C">
          <w:rPr>
            <w:rStyle w:val="Hyperlink"/>
          </w:rPr>
          <w:t>LaVere 1998</w:t>
        </w:r>
      </w:hyperlink>
      <w:r w:rsidR="009216ED">
        <w:rPr>
          <w:noProof/>
        </w:rPr>
        <w:t xml:space="preserve">; </w:t>
      </w:r>
      <w:hyperlink w:anchor="_ENREF_43" w:tooltip="Newkumet, 1988 #11145" w:history="1">
        <w:r w:rsidR="0062277C" w:rsidRPr="0062277C">
          <w:rPr>
            <w:rStyle w:val="Hyperlink"/>
          </w:rPr>
          <w:t>Newkumet and Meredith 1988</w:t>
        </w:r>
      </w:hyperlink>
      <w:r w:rsidR="009216ED">
        <w:rPr>
          <w:noProof/>
        </w:rPr>
        <w:t xml:space="preserve">; </w:t>
      </w:r>
      <w:hyperlink w:anchor="_ENREF_47" w:tooltip="Perttula, 1992 #35" w:history="1">
        <w:r w:rsidR="0062277C" w:rsidRPr="0062277C">
          <w:rPr>
            <w:rStyle w:val="Hyperlink"/>
          </w:rPr>
          <w:t>Perttula 1992</w:t>
        </w:r>
      </w:hyperlink>
      <w:r w:rsidR="009216ED">
        <w:rPr>
          <w:noProof/>
        </w:rPr>
        <w:t xml:space="preserve">, </w:t>
      </w:r>
      <w:hyperlink w:anchor="_ENREF_48" w:tooltip="Perttula, 1993 #2159" w:history="1">
        <w:r w:rsidR="0062277C" w:rsidRPr="0062277C">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62277C">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62277C">
        <w:rPr>
          <w:noProof/>
        </w:rPr>
        <w:t>(</w:t>
      </w:r>
      <w:hyperlink w:anchor="_ENREF_66" w:tooltip="Suhm, 1954 #5764" w:history="1">
        <w:r w:rsidR="0062277C" w:rsidRPr="0062277C">
          <w:rPr>
            <w:rStyle w:val="Hyperlink"/>
          </w:rPr>
          <w:t>Suhm, et al. 1954:504</w:t>
        </w:r>
      </w:hyperlink>
      <w:r w:rsidR="0062277C">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t xml:space="preserve">selection or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selection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selective preference), and/or (b) morphological disparity in shape is greater at a smaller size (resharpening and/or retouch); where 2) morphological disparity in Perdiz arrow points is expected to be greater where blade length is shorter, due to episodic reduction or retouch; and 3) illustration of Perdiz arrow points offerings included with Caddo burials.</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632178">
        <w:t>morphological</w:t>
      </w:r>
      <w:r w:rsidR="00001C6B">
        <w:t xml:space="preserve"> differences associated with local raw material availability </w:t>
      </w:r>
      <w:r w:rsidR="00001C6B">
        <w:fldChar w:fldCharType="begin"/>
      </w:r>
      <w:r w:rsidR="0062277C">
        <w:instrText xml:space="preserve"> ADDIN EN.CITE &lt;EndNote&gt;&lt;Cite&gt;&lt;Author&gt;Selden Jr&lt;/Author&gt;&lt;Year&gt;2021&lt;/Year&gt;&lt;RecNum&gt;9364&lt;/RecNum&gt;&lt;Suffix&gt;:Figure 2&lt;/Suffix&gt;&lt;DisplayText&gt;(Selden Jr, et al. 2021:Figure 2)&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001C6B">
        <w:fldChar w:fldCharType="separate"/>
      </w:r>
      <w:r w:rsidR="0062277C">
        <w:rPr>
          <w:noProof/>
        </w:rPr>
        <w:t>(</w:t>
      </w:r>
      <w:hyperlink w:anchor="_ENREF_52" w:tooltip="Selden Jr, 2021 #9364" w:history="1">
        <w:r w:rsidR="0062277C" w:rsidRPr="0062277C">
          <w:rPr>
            <w:rStyle w:val="Hyperlink"/>
          </w:rPr>
          <w:t>Selden Jr, et al. 2021:Figure 2</w:t>
        </w:r>
      </w:hyperlink>
      <w:r w:rsidR="0062277C">
        <w:rPr>
          <w:noProof/>
        </w:rPr>
        <w:t>)</w:t>
      </w:r>
      <w:r w:rsidR="00001C6B">
        <w:fldChar w:fldCharType="end"/>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 xml:space="preserve">the datasets for the northern and southern Caddo behavioural regions </w:t>
      </w:r>
      <w:r w:rsidR="00FB7118">
        <w:t xml:space="preserve">were joined in advance of analysis. </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632178">
        <w:t>then</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ensu </w:t>
      </w:r>
      <w:hyperlink w:anchor="_ENREF_38" w:tooltip="Klingenberg, 2016 #11105" w:history="1">
        <w:r w:rsidR="0062277C" w:rsidRPr="0062277C">
          <w:rPr>
            <w:rStyle w:val="Hyperlink"/>
          </w:rPr>
          <w:fldChar w:fldCharType="begin"/>
        </w:r>
        <w:r w:rsidR="0062277C" w:rsidRPr="0062277C">
          <w:rPr>
            <w:rStyle w:val="Hyperlink"/>
          </w:rPr>
          <w:instrText xml:space="preserve"> ADDIN EN.CITE &lt;EndNote&gt;&lt;Cite AuthorYear="1"&gt;&lt;Author&gt;Klingenberg&lt;/Author&gt;&lt;Year&gt;2016&lt;/Year&gt;&lt;RecNum&gt;11105&lt;/RecNum&gt;&lt;DisplayText&gt;Klingenberg (2016)&lt;/DisplayText&gt;&lt;record&gt;&lt;rec-number&gt;11105&lt;/rec-number&gt;&lt;foreign-keys&gt;&lt;key app="EN" db-id="a9svvddf0ap9akeexa955fs0sx5easa2werr" timestamp="1647418487" guid="c509fd53-7a74-4d8f-9cc4-5adae07b3748"&gt;11105&lt;/key&gt;&lt;/foreign-keys&gt;&lt;ref-type name="Journal Article"&gt;17&lt;/ref-type&gt;&lt;contributors&gt;&lt;authors&gt;&lt;author&gt;Klingenberg, Christian Peter&lt;/author&gt;&lt;/authors&gt;&lt;/contributors&gt;&lt;auth-address&gt;Faculty of Life Sciences, University of Manchester, Michael Smith Building, Oxford Road, Manchester, M13 9PT, UK. cpk@manchester.ac.uk.&lt;/auth-address&gt;&lt;titles&gt;&lt;title&gt;Size, shape, and form: concepts of allometry in geometric morphometrics&lt;/title&gt;&lt;secondary-title&gt;Dev Genes Evol&lt;/secondary-title&gt;&lt;/titles&gt;&lt;periodical&gt;&lt;full-title&gt;Dev Genes Evol&lt;/full-title&gt;&lt;/periodical&gt;&lt;pages&gt;113-37&lt;/pages&gt;&lt;volume&gt;226&lt;/volume&gt;&lt;number&gt;3&lt;/number&gt;&lt;edition&gt;20160401&lt;/edition&gt;&lt;keywords&gt;&lt;keyword&gt;Anatomy/*methods&lt;/keyword&gt;&lt;keyword&gt;Animals&lt;/keyword&gt;&lt;keyword&gt;Biological Evolution&lt;/keyword&gt;&lt;keyword&gt;*Body Size&lt;/keyword&gt;&lt;keyword&gt;*Genetic Variation&lt;/keyword&gt;&lt;keyword&gt;Humans&lt;/keyword&gt;&lt;keyword&gt;Regression Analysis&lt;/keyword&gt;&lt;keyword&gt;*Allometry&lt;/keyword&gt;&lt;keyword&gt;*Centroid size&lt;/keyword&gt;&lt;keyword&gt;*Conformation&lt;/keyword&gt;&lt;keyword&gt;*Form&lt;/keyword&gt;&lt;keyword&gt;*Geometric morphometrics&lt;/keyword&gt;&lt;keyword&gt;*Multivariate regression&lt;/keyword&gt;&lt;keyword&gt;*Principal component analysis&lt;/keyword&gt;&lt;keyword&gt;*Procrustes superimposition&lt;/keyword&gt;&lt;keyword&gt;*Shape&lt;/keyword&gt;&lt;keyword&gt;*Size correction&lt;/keyword&gt;&lt;/keywords&gt;&lt;dates&gt;&lt;year&gt;2016&lt;/year&gt;&lt;pub-dates&gt;&lt;date&gt;Jun&lt;/date&gt;&lt;/pub-dates&gt;&lt;/dates&gt;&lt;isbn&gt;1432-041X (Electronic)&amp;#xD;0949-944X (Linking)&lt;/isbn&gt;&lt;accession-num&gt;27038023&lt;/accession-num&gt;&lt;urls&gt;&lt;related-urls&gt;&lt;url&gt;https://www.ncbi.nlm.nih.gov/pubmed/27038023&lt;/url&gt;&lt;/related-urls&gt;&lt;/urls&gt;&lt;custom2&gt;PMC4896994&lt;/custom2&gt;&lt;electronic-resource-num&gt;10.1007/s00427-016-0539-2&lt;/electronic-resource-num&gt;&lt;/record&gt;&lt;/Cite&gt;&lt;/EndNote&gt;</w:instrText>
        </w:r>
        <w:r w:rsidR="0062277C" w:rsidRPr="0062277C">
          <w:rPr>
            <w:rStyle w:val="Hyperlink"/>
          </w:rPr>
          <w:fldChar w:fldCharType="separate"/>
        </w:r>
        <w:r w:rsidR="0062277C" w:rsidRPr="0062277C">
          <w:rPr>
            <w:rStyle w:val="Hyperlink"/>
          </w:rPr>
          <w:t>Klingenberg (2016)</w:t>
        </w:r>
        <w:r w:rsidR="0062277C" w:rsidRPr="0062277C">
          <w:rPr>
            <w:rStyle w:val="Hyperlink"/>
          </w:rPr>
          <w:fldChar w:fldCharType="end"/>
        </w:r>
      </w:hyperlink>
      <w:r>
        <w:t xml:space="preserve">. Size and shape were calculated using the method of log-shape ratios proposed by </w:t>
      </w:r>
      <w:hyperlink w:anchor="_ENREF_42" w:tooltip="Mosimann, 1970 #11104" w:history="1">
        <w:r w:rsidR="0062277C" w:rsidRPr="0062277C">
          <w:rPr>
            <w:rStyle w:val="Hyperlink"/>
          </w:rPr>
          <w:fldChar w:fldCharType="begin"/>
        </w:r>
        <w:r w:rsidR="0062277C" w:rsidRPr="0062277C">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62277C" w:rsidRPr="0062277C">
          <w:rPr>
            <w:rStyle w:val="Hyperlink"/>
          </w:rPr>
          <w:fldChar w:fldCharType="separate"/>
        </w:r>
        <w:r w:rsidR="0062277C" w:rsidRPr="0062277C">
          <w:rPr>
            <w:rStyle w:val="Hyperlink"/>
          </w:rPr>
          <w:t>Mosimann (1970)</w:t>
        </w:r>
        <w:r w:rsidR="0062277C" w:rsidRPr="0062277C">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w:t>
      </w:r>
      <w:r w:rsidR="0072461C">
        <w:t xml:space="preserve">the </w:t>
      </w:r>
      <w:r>
        <w:t>northern and souther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metrics, </w:t>
      </w:r>
      <w:r w:rsidR="007E265A">
        <w:t>inclusive of all</w:t>
      </w:r>
      <w:r w:rsidR="00FB7118">
        <w:t xml:space="preserve"> data and analysis code needed to reproduce the results, can be found in Chapter 1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62277C" w:rsidRPr="0062277C">
          <w:rPr>
            <w:rStyle w:val="Hyperlink"/>
          </w:rPr>
          <w:t>Kendall 1981</w:t>
        </w:r>
      </w:hyperlink>
      <w:r>
        <w:rPr>
          <w:noProof/>
        </w:rPr>
        <w:t xml:space="preserve">, </w:t>
      </w:r>
      <w:hyperlink w:anchor="_ENREF_36" w:tooltip="Kendall, 1984 #8587" w:history="1">
        <w:r w:rsidR="0062277C" w:rsidRPr="0062277C">
          <w:rPr>
            <w:rStyle w:val="Hyperlink"/>
          </w:rPr>
          <w:t>1984</w:t>
        </w:r>
      </w:hyperlink>
      <w:r>
        <w:rPr>
          <w:noProof/>
        </w:rPr>
        <w:t xml:space="preserve">; </w:t>
      </w:r>
      <w:hyperlink w:anchor="_ENREF_63" w:tooltip="Slice, 2001 #8384" w:history="1">
        <w:r w:rsidR="0062277C" w:rsidRPr="0062277C">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1" w:tooltip="Rohlf, 1990 #8525" w:history="1">
        <w:r w:rsidR="0062277C" w:rsidRPr="0062277C">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9" w:tooltip="R Core Development Team, 2022 #8573" w:history="1">
        <w:r w:rsidR="0062277C" w:rsidRPr="0062277C">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 </w:instrText>
      </w:r>
      <w:r w:rsidR="0062277C">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DATA </w:instrText>
      </w:r>
      <w:r w:rsidR="0062277C">
        <w:fldChar w:fldCharType="end"/>
      </w:r>
      <w:r w:rsidR="003725C1">
        <w:fldChar w:fldCharType="separate"/>
      </w:r>
      <w:r w:rsidR="0062277C">
        <w:rPr>
          <w:noProof/>
        </w:rPr>
        <w:t>(</w:t>
      </w:r>
      <w:hyperlink w:anchor="_ENREF_4" w:tooltip="Adams, 2013 #8565" w:history="1">
        <w:r w:rsidR="0062277C" w:rsidRPr="0062277C">
          <w:rPr>
            <w:rStyle w:val="Hyperlink"/>
          </w:rPr>
          <w:t xml:space="preserve">Adams and </w:t>
        </w:r>
        <w:r w:rsidR="0062277C" w:rsidRPr="0062277C">
          <w:rPr>
            <w:rStyle w:val="Hyperlink"/>
          </w:rPr>
          <w:lastRenderedPageBreak/>
          <w:t>Otárola-Castillo 2013</w:t>
        </w:r>
      </w:hyperlink>
      <w:r w:rsidR="0062277C">
        <w:rPr>
          <w:noProof/>
        </w:rPr>
        <w:t xml:space="preserve">; </w:t>
      </w:r>
      <w:hyperlink w:anchor="_ENREF_9" w:tooltip="Baken, 2021 #9565" w:history="1">
        <w:r w:rsidR="0062277C" w:rsidRPr="0062277C">
          <w:rPr>
            <w:rStyle w:val="Hyperlink"/>
          </w:rPr>
          <w:t>Baken, et al. 2021</w:t>
        </w:r>
      </w:hyperlink>
      <w:r w:rsidR="0062277C">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62277C" w:rsidRPr="0062277C">
          <w:rPr>
            <w:rStyle w:val="Hyperlink"/>
          </w:rPr>
          <w:t>Adams and Collyer 2015</w:t>
        </w:r>
      </w:hyperlink>
      <w:r w:rsidR="003725C1">
        <w:rPr>
          <w:noProof/>
        </w:rPr>
        <w:t xml:space="preserve">; </w:t>
      </w:r>
      <w:hyperlink w:anchor="_ENREF_16" w:tooltip="Collyer, 2018 #8593" w:history="1">
        <w:r w:rsidR="0062277C" w:rsidRPr="0062277C">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62277C" w:rsidRPr="0062277C">
          <w:rPr>
            <w:rStyle w:val="Hyperlink"/>
          </w:rPr>
          <w:t>Gower 1975</w:t>
        </w:r>
      </w:hyperlink>
      <w:r w:rsidR="003725C1">
        <w:rPr>
          <w:noProof/>
        </w:rPr>
        <w:t xml:space="preserve">; </w:t>
      </w:r>
      <w:hyperlink w:anchor="_ENREF_51" w:tooltip="Rohlf, 1990 #8525" w:history="1">
        <w:r w:rsidR="0062277C" w:rsidRPr="0062277C">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50" w:tooltip="Rohlf, 1999 #8511" w:history="1">
        <w:r w:rsidR="0062277C" w:rsidRPr="0062277C">
          <w:rPr>
            <w:rStyle w:val="Hyperlink"/>
          </w:rPr>
          <w:t>Rohlf 1999</w:t>
        </w:r>
      </w:hyperlink>
      <w:r w:rsidR="003725C1">
        <w:rPr>
          <w:noProof/>
        </w:rPr>
        <w:t xml:space="preserve">; </w:t>
      </w:r>
      <w:hyperlink w:anchor="_ENREF_63" w:tooltip="Slice, 2001 #8384" w:history="1">
        <w:r w:rsidR="0062277C" w:rsidRPr="0062277C">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62277C" w:rsidRPr="0062277C">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62277C">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62277C">
        <w:rPr>
          <w:noProof/>
        </w:rPr>
        <w:t>(</w:t>
      </w:r>
      <w:hyperlink w:anchor="_ENREF_37" w:tooltip="Klingenberg, 2013 #8522" w:history="1">
        <w:r w:rsidR="0062277C" w:rsidRPr="0062277C">
          <w:rPr>
            <w:rStyle w:val="Hyperlink"/>
          </w:rPr>
          <w:t>Klingenberg 2013</w:t>
        </w:r>
      </w:hyperlink>
      <w:r w:rsidR="0062277C">
        <w:rPr>
          <w:noProof/>
        </w:rPr>
        <w:t xml:space="preserve">; </w:t>
      </w:r>
      <w:hyperlink w:anchor="_ENREF_61" w:tooltip="Sherratt, 2014 #8520" w:history="1">
        <w:r w:rsidR="0062277C" w:rsidRPr="0062277C">
          <w:rPr>
            <w:rStyle w:val="Hyperlink"/>
          </w:rPr>
          <w:t>Sherratt, et al. 2014</w:t>
        </w:r>
      </w:hyperlink>
      <w:r w:rsidR="0062277C">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62277C" w:rsidRPr="0062277C">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62277C">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62277C">
        <w:rPr>
          <w:noProof/>
        </w:rPr>
        <w:t>(</w:t>
      </w:r>
      <w:hyperlink w:anchor="_ENREF_18" w:tooltip="Collyer, 2015 #8549" w:history="1">
        <w:r w:rsidR="0062277C" w:rsidRPr="0062277C">
          <w:rPr>
            <w:rStyle w:val="Hyperlink"/>
          </w:rPr>
          <w:t>Collyer, et al. 2015</w:t>
        </w:r>
      </w:hyperlink>
      <w:r w:rsidR="0062277C">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62277C" w:rsidRPr="0062277C">
          <w:rPr>
            <w:rStyle w:val="Hyperlink"/>
          </w:rPr>
          <w:t>Adams and Collyer 2015</w:t>
        </w:r>
      </w:hyperlink>
      <w:r>
        <w:rPr>
          <w:noProof/>
        </w:rPr>
        <w:t xml:space="preserve">; </w:t>
      </w:r>
      <w:hyperlink w:anchor="_ENREF_16" w:tooltip="Collyer, 2018 #8593" w:history="1">
        <w:r w:rsidR="0062277C" w:rsidRPr="0062277C">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62277C" w:rsidRPr="0062277C">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 </w:instrText>
      </w:r>
      <w:r w:rsidR="0062277C">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DATA </w:instrText>
      </w:r>
      <w:r w:rsidR="0062277C">
        <w:fldChar w:fldCharType="end"/>
      </w:r>
      <w:r>
        <w:fldChar w:fldCharType="separate"/>
      </w:r>
      <w:r w:rsidR="0062277C">
        <w:rPr>
          <w:noProof/>
        </w:rPr>
        <w:t>(</w:t>
      </w:r>
      <w:hyperlink w:anchor="_ENREF_1" w:tooltip="Adams, 2007 #8344" w:history="1">
        <w:r w:rsidR="0062277C" w:rsidRPr="0062277C">
          <w:rPr>
            <w:rStyle w:val="Hyperlink"/>
          </w:rPr>
          <w:t>Adams and Collyer 2007</w:t>
        </w:r>
      </w:hyperlink>
      <w:r w:rsidR="0062277C">
        <w:rPr>
          <w:noProof/>
        </w:rPr>
        <w:t xml:space="preserve">, </w:t>
      </w:r>
      <w:hyperlink w:anchor="_ENREF_2" w:tooltip="Adams, 2009 #8550" w:history="1">
        <w:r w:rsidR="0062277C" w:rsidRPr="0062277C">
          <w:rPr>
            <w:rStyle w:val="Hyperlink"/>
          </w:rPr>
          <w:t>2009</w:t>
        </w:r>
      </w:hyperlink>
      <w:r w:rsidR="0062277C">
        <w:rPr>
          <w:noProof/>
        </w:rPr>
        <w:t xml:space="preserve">; </w:t>
      </w:r>
      <w:hyperlink w:anchor="_ENREF_14" w:tooltip="Collyer, 2007 #8569" w:history="1">
        <w:r w:rsidR="0062277C" w:rsidRPr="0062277C">
          <w:rPr>
            <w:rStyle w:val="Hyperlink"/>
          </w:rPr>
          <w:t>Collyer and Adams 2007</w:t>
        </w:r>
      </w:hyperlink>
      <w:r w:rsidR="0062277C">
        <w:rPr>
          <w:noProof/>
        </w:rPr>
        <w:t xml:space="preserve">, </w:t>
      </w:r>
      <w:hyperlink w:anchor="_ENREF_15" w:tooltip="Collyer, 2013 #8533" w:history="1">
        <w:r w:rsidR="0062277C" w:rsidRPr="0062277C">
          <w:rPr>
            <w:rStyle w:val="Hyperlink"/>
          </w:rPr>
          <w:t>2013</w:t>
        </w:r>
      </w:hyperlink>
      <w:r w:rsidR="0062277C">
        <w:rPr>
          <w:noProof/>
        </w:rPr>
        <w:t xml:space="preserve">; </w:t>
      </w:r>
      <w:hyperlink w:anchor="_ENREF_18" w:tooltip="Collyer, 2015 #8549" w:history="1">
        <w:r w:rsidR="0062277C" w:rsidRPr="0062277C">
          <w:rPr>
            <w:rStyle w:val="Hyperlink"/>
          </w:rPr>
          <w:t>Collyer, et al. 2015</w:t>
        </w:r>
      </w:hyperlink>
      <w:r w:rsidR="0062277C">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 </w:instrText>
      </w:r>
      <w:r w:rsidR="0062277C">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DATA </w:instrText>
      </w:r>
      <w:r w:rsidR="0062277C">
        <w:fldChar w:fldCharType="end"/>
      </w:r>
      <w:r>
        <w:fldChar w:fldCharType="separate"/>
      </w:r>
      <w:r w:rsidR="0062277C">
        <w:rPr>
          <w:noProof/>
        </w:rPr>
        <w:t>(</w:t>
      </w:r>
      <w:hyperlink w:anchor="_ENREF_17" w:tooltip="Collyer, 2020 #11107" w:history="1">
        <w:r w:rsidR="0062277C" w:rsidRPr="0062277C">
          <w:rPr>
            <w:rStyle w:val="Hyperlink"/>
          </w:rPr>
          <w:t>Collyer and Adams 2020</w:t>
        </w:r>
      </w:hyperlink>
      <w:r w:rsidR="0062277C">
        <w:rPr>
          <w:noProof/>
        </w:rPr>
        <w:t xml:space="preserve">; </w:t>
      </w:r>
      <w:hyperlink w:anchor="_ENREF_23" w:tooltip="Foote, 1993 #7041" w:history="1">
        <w:r w:rsidR="0062277C" w:rsidRPr="0062277C">
          <w:rPr>
            <w:rStyle w:val="Hyperlink"/>
          </w:rPr>
          <w:t>Foote 1993</w:t>
        </w:r>
      </w:hyperlink>
      <w:r w:rsidR="0062277C">
        <w:rPr>
          <w:noProof/>
        </w:rPr>
        <w:t xml:space="preserve">; </w:t>
      </w:r>
      <w:hyperlink w:anchor="_ENREF_68" w:tooltip="Zelditch, 2004 #5694" w:history="1">
        <w:r w:rsidR="0062277C" w:rsidRPr="0062277C">
          <w:rPr>
            <w:rStyle w:val="Hyperlink"/>
          </w:rPr>
          <w:t>Zelditch, et al. 2004</w:t>
        </w:r>
      </w:hyperlink>
      <w:r w:rsidR="0062277C">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needed to reproduce these results, can be found in Chapter 2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associated with variability in </w:t>
      </w:r>
      <w:proofErr w:type="spellStart"/>
      <w:r w:rsidRPr="001E48D8">
        <w:rPr>
          <w:b/>
        </w:rPr>
        <w:t>base</w:t>
      </w:r>
      <w:proofErr w:type="spellEnd"/>
      <w:r w:rsidRPr="001E48D8">
        <w:rPr>
          <w:b/>
        </w:rPr>
        <w:t xml:space="preserve"> shape, and PC2 is associated with variability in </w:t>
      </w:r>
      <w:proofErr w:type="spellStart"/>
      <w:r w:rsidRPr="001E48D8">
        <w:rPr>
          <w:b/>
        </w:rPr>
        <w:t>blade</w:t>
      </w:r>
      <w:proofErr w:type="spellEnd"/>
      <w:r w:rsidRPr="001E48D8">
        <w:rPr>
          <w:b/>
        </w:rPr>
        <w:t xml:space="preserv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62277C" w:rsidRPr="0062277C">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62277C" w:rsidRPr="0062277C">
          <w:rPr>
            <w:rStyle w:val="Hyperlink"/>
          </w:rPr>
          <w:t>Clark 1986</w:t>
        </w:r>
      </w:hyperlink>
      <w:r w:rsidRPr="00B609E2">
        <w:rPr>
          <w:noProof/>
        </w:rPr>
        <w:t xml:space="preserve">; </w:t>
      </w:r>
      <w:hyperlink w:anchor="_ENREF_28" w:tooltip="Hardin, 1979 #9538" w:history="1">
        <w:r w:rsidR="0062277C" w:rsidRPr="0062277C">
          <w:rPr>
            <w:rStyle w:val="Hyperlink"/>
          </w:rPr>
          <w:t>Hardin 1979</w:t>
        </w:r>
      </w:hyperlink>
      <w:r w:rsidRPr="00B609E2">
        <w:rPr>
          <w:noProof/>
        </w:rPr>
        <w:t xml:space="preserve">; </w:t>
      </w:r>
      <w:hyperlink w:anchor="_ENREF_62" w:tooltip="Sinopoli, 1988 #7131" w:history="1">
        <w:r w:rsidR="0062277C" w:rsidRPr="0062277C">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 </w:instrText>
      </w:r>
      <w:r w:rsidR="0062277C">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DATA </w:instrText>
      </w:r>
      <w:r w:rsidR="0062277C">
        <w:fldChar w:fldCharType="end"/>
      </w:r>
      <w:r w:rsidR="00992A8B">
        <w:fldChar w:fldCharType="separate"/>
      </w:r>
      <w:r w:rsidR="0062277C">
        <w:rPr>
          <w:noProof/>
        </w:rPr>
        <w:t>(</w:t>
      </w:r>
      <w:hyperlink w:anchor="_ENREF_53" w:tooltip="Selden Jr., 2018 #7925" w:history="1">
        <w:r w:rsidR="0062277C" w:rsidRPr="0062277C">
          <w:rPr>
            <w:rStyle w:val="Hyperlink"/>
          </w:rPr>
          <w:t>Selden Jr. 2018a</w:t>
        </w:r>
      </w:hyperlink>
      <w:r w:rsidR="0062277C">
        <w:rPr>
          <w:noProof/>
        </w:rPr>
        <w:t xml:space="preserve">, </w:t>
      </w:r>
      <w:hyperlink w:anchor="_ENREF_54" w:tooltip="Selden Jr., 2018 #8071" w:history="1">
        <w:r w:rsidR="0062277C" w:rsidRPr="0062277C">
          <w:rPr>
            <w:rStyle w:val="Hyperlink"/>
          </w:rPr>
          <w:t>2018b</w:t>
        </w:r>
      </w:hyperlink>
      <w:r w:rsidR="0062277C">
        <w:rPr>
          <w:noProof/>
        </w:rPr>
        <w:t xml:space="preserve">, </w:t>
      </w:r>
      <w:hyperlink w:anchor="_ENREF_55" w:tooltip="Selden Jr., 2019 #8361" w:history="1">
        <w:r w:rsidR="0062277C" w:rsidRPr="0062277C">
          <w:rPr>
            <w:rStyle w:val="Hyperlink"/>
          </w:rPr>
          <w:t>2019</w:t>
        </w:r>
      </w:hyperlink>
      <w:r w:rsidR="0062277C">
        <w:rPr>
          <w:noProof/>
        </w:rPr>
        <w:t xml:space="preserve">, </w:t>
      </w:r>
      <w:hyperlink w:anchor="_ENREF_57" w:tooltip="Selden Jr., 2021 #8967" w:history="1">
        <w:r w:rsidR="0062277C" w:rsidRPr="0062277C">
          <w:rPr>
            <w:rStyle w:val="Hyperlink"/>
          </w:rPr>
          <w:t>2021b</w:t>
        </w:r>
      </w:hyperlink>
      <w:r w:rsidR="0062277C">
        <w:rPr>
          <w:noProof/>
        </w:rPr>
        <w:t xml:space="preserve">; </w:t>
      </w:r>
      <w:hyperlink w:anchor="_ENREF_59" w:tooltip="Selden Jr., 2020 #8318" w:history="1">
        <w:r w:rsidR="0062277C" w:rsidRPr="0062277C">
          <w:rPr>
            <w:rStyle w:val="Hyperlink"/>
          </w:rPr>
          <w:t>Selden Jr., et al. 2020</w:t>
        </w:r>
      </w:hyperlink>
      <w:r w:rsidR="0062277C">
        <w:rPr>
          <w:noProof/>
        </w:rPr>
        <w:t xml:space="preserve">; </w:t>
      </w:r>
      <w:hyperlink w:anchor="_ENREF_60" w:tooltip="Selden Jr., 2018 #8154" w:history="1">
        <w:r w:rsidR="0062277C" w:rsidRPr="0062277C">
          <w:rPr>
            <w:rStyle w:val="Hyperlink"/>
          </w:rPr>
          <w:t>Selden Jr., et al. 2018</w:t>
        </w:r>
      </w:hyperlink>
      <w:r w:rsidR="0062277C">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62277C" w:rsidRPr="0062277C">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2277C" w:rsidRPr="0062277C">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62277C" w:rsidRPr="0062277C">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2277C" w:rsidRPr="0062277C">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62277C" w:rsidRPr="0062277C">
          <w:rPr>
            <w:rStyle w:val="Hyperlink"/>
          </w:rPr>
          <w:t>Chase 1991</w:t>
        </w:r>
      </w:hyperlink>
      <w:r w:rsidRPr="00B609E2">
        <w:rPr>
          <w:noProof/>
        </w:rPr>
        <w:t xml:space="preserve">; </w:t>
      </w:r>
      <w:hyperlink w:anchor="_ENREF_20" w:tooltip="Dibble, 1989 #9525" w:history="1">
        <w:r w:rsidR="0062277C" w:rsidRPr="0062277C">
          <w:rPr>
            <w:rStyle w:val="Hyperlink"/>
          </w:rPr>
          <w:t>Dibble 1989</w:t>
        </w:r>
      </w:hyperlink>
      <w:r w:rsidRPr="00B609E2">
        <w:rPr>
          <w:noProof/>
        </w:rPr>
        <w:t xml:space="preserve">; </w:t>
      </w:r>
      <w:hyperlink w:anchor="_ENREF_41" w:tooltip="Monnier, 2006 #6487" w:history="1">
        <w:r w:rsidR="0062277C" w:rsidRPr="0062277C">
          <w:rPr>
            <w:rStyle w:val="Hyperlink"/>
          </w:rPr>
          <w:t>Monnier 2006</w:t>
        </w:r>
      </w:hyperlink>
      <w:r w:rsidRPr="00B609E2">
        <w:rPr>
          <w:noProof/>
        </w:rPr>
        <w:t xml:space="preserve">; </w:t>
      </w:r>
      <w:hyperlink w:anchor="_ENREF_44" w:tooltip="Nowell, 2002 #9526" w:history="1">
        <w:r w:rsidR="0062277C" w:rsidRPr="0062277C">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62277C" w:rsidRPr="0062277C">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62277C" w:rsidRPr="0062277C">
          <w:rPr>
            <w:rStyle w:val="Hyperlink"/>
          </w:rPr>
          <w:fldChar w:fldCharType="begin"/>
        </w:r>
        <w:r w:rsidR="0062277C" w:rsidRPr="0062277C">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62277C" w:rsidRPr="0062277C">
          <w:rPr>
            <w:rStyle w:val="Hyperlink"/>
          </w:rPr>
          <w:fldChar w:fldCharType="separate"/>
        </w:r>
        <w:r w:rsidR="0062277C" w:rsidRPr="0062277C">
          <w:rPr>
            <w:rStyle w:val="Hyperlink"/>
          </w:rPr>
          <w:t>Evans (1978)</w:t>
        </w:r>
        <w:r w:rsidR="0062277C" w:rsidRPr="0062277C">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differing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xml:space="preserve">, where one size may have held greater value, potentially expressed as social capital.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northern and southern behavioural regions</w:t>
      </w:r>
      <w:r>
        <w:t xml:space="preserve"> </w:t>
      </w:r>
      <w:r w:rsidR="00717B6D">
        <w:t>evincing</w:t>
      </w:r>
      <w:r>
        <w:t xml:space="preserve"> a greater diversity of </w:t>
      </w:r>
      <w:r w:rsidR="00717B6D">
        <w:t xml:space="preserve">Perdiz arrow point </w:t>
      </w:r>
      <w:r w:rsidRPr="008030D4">
        <w:rPr>
          <w:i/>
        </w:rPr>
        <w:t>sizes</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79063F" w:rsidRDefault="0079063F"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lastRenderedPageBreak/>
        <w:t xml:space="preserve">Comparisons of Perdiz arrow point morphology </w:t>
      </w:r>
      <w:r w:rsidR="00965E25">
        <w:t>with</w:t>
      </w:r>
      <w:r>
        <w:t>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with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with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5" w:tooltip="O'Brien, 1999 #8233" w:history="1">
        <w:r w:rsidR="0062277C" w:rsidRPr="0062277C">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Given the 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62277C" w:rsidRPr="0062277C">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E149F3">
        <w:t xml:space="preserve">those </w:t>
      </w:r>
      <w:r w:rsidR="00031723">
        <w:t>morphological</w:t>
      </w:r>
      <w:r>
        <w:t xml:space="preserve"> traits to identify a general area within the broader </w:t>
      </w:r>
      <w:r w:rsidR="00031723">
        <w:t xml:space="preserve">Toyah </w:t>
      </w:r>
      <w:r>
        <w:t xml:space="preserve">region where those projectiles may have been manufactured.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1B00B7">
        <w:t xml:space="preserve">associated with the 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t xml:space="preserve">reflect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w:t>
      </w:r>
      <w:r w:rsidRPr="009768E1">
        <w:lastRenderedPageBreak/>
        <w:t>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w:t>
      </w:r>
      <w:bookmarkStart w:id="0" w:name="_GoBack"/>
      <w:bookmarkEnd w:id="0"/>
      <w:r w:rsidRPr="00315B07">
        <w:t xml:space="preserve">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 xml:space="preserve">Michael J. </w:t>
      </w:r>
      <w:proofErr w:type="spellStart"/>
      <w:r w:rsidRPr="00315B07">
        <w:t>Shott</w:t>
      </w:r>
      <w:proofErr w:type="spellEnd"/>
      <w:r w:rsidRPr="00315B07">
        <w: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4753AE" w:rsidRPr="00BE189D" w:rsidRDefault="004753AE" w:rsidP="00FD46CC">
      <w:pPr>
        <w:spacing w:after="0"/>
        <w:jc w:val="both"/>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BE189D" w:rsidRPr="00BE189D" w:rsidRDefault="00BE189D" w:rsidP="00FD46CC">
      <w:pPr>
        <w:spacing w:after="0"/>
        <w:jc w:val="center"/>
        <w:rPr>
          <w:b/>
        </w:rPr>
      </w:pPr>
      <w:r w:rsidRPr="00BE189D">
        <w:rPr>
          <w:b/>
        </w:rPr>
        <w:lastRenderedPageBreak/>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62277C" w:rsidRPr="0062277C">
          <w:rPr>
            <w:rStyle w:val="Hyperlink"/>
          </w:rPr>
          <w:t>Gandrud 2014</w:t>
        </w:r>
      </w:hyperlink>
      <w:r w:rsidR="005E19D9">
        <w:rPr>
          <w:noProof/>
        </w:rPr>
        <w:t xml:space="preserve">; </w:t>
      </w:r>
      <w:hyperlink w:anchor="_ENREF_27" w:tooltip="Gray, 2019 #8312" w:history="1">
        <w:r w:rsidR="0062277C" w:rsidRPr="0062277C">
          <w:rPr>
            <w:rStyle w:val="Hyperlink"/>
          </w:rPr>
          <w:t>Gray and Marwick 2019</w:t>
        </w:r>
      </w:hyperlink>
      <w:r w:rsidR="005E19D9">
        <w:rPr>
          <w:noProof/>
        </w:rPr>
        <w:t xml:space="preserve">; </w:t>
      </w:r>
      <w:hyperlink w:anchor="_ENREF_46" w:tooltip="Peng, 2011 #8313" w:history="1">
        <w:r w:rsidR="0062277C" w:rsidRPr="0062277C">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62277C" w:rsidRPr="0062277C" w:rsidRDefault="003E7486" w:rsidP="0062277C">
      <w:pPr>
        <w:pStyle w:val="EndNoteBibliography"/>
        <w:ind w:left="720" w:hanging="720"/>
      </w:pPr>
      <w:r>
        <w:fldChar w:fldCharType="begin"/>
      </w:r>
      <w:r>
        <w:instrText xml:space="preserve"> ADDIN EN.REFLIST </w:instrText>
      </w:r>
      <w:r>
        <w:fldChar w:fldCharType="separate"/>
      </w:r>
      <w:bookmarkStart w:id="1" w:name="_ENREF_1"/>
      <w:r w:rsidR="0062277C" w:rsidRPr="0062277C">
        <w:t>Adams, Dean C. and Michael L. Collyer</w:t>
      </w:r>
    </w:p>
    <w:p w:rsidR="0062277C" w:rsidRPr="0062277C" w:rsidRDefault="0062277C" w:rsidP="0062277C">
      <w:pPr>
        <w:pStyle w:val="EndNoteBibliography"/>
        <w:ind w:left="720" w:hanging="720"/>
      </w:pPr>
      <w:r w:rsidRPr="0062277C">
        <w:tab/>
        <w:t>2007</w:t>
      </w:r>
      <w:r w:rsidRPr="0062277C">
        <w:tab/>
        <w:t xml:space="preserve">Analysis of Character Divergence along Environmental Gradients and other Covariates. </w:t>
      </w:r>
      <w:r w:rsidRPr="0062277C">
        <w:rPr>
          <w:i/>
        </w:rPr>
        <w:t>Evolution</w:t>
      </w:r>
      <w:r w:rsidRPr="0062277C">
        <w:t xml:space="preserve"> 61(3):510-515. DOI: 10.1111/j.1558-5646.2007.00063.x</w:t>
      </w:r>
    </w:p>
    <w:bookmarkEnd w:id="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 w:name="_ENREF_2"/>
      <w:r w:rsidRPr="0062277C">
        <w:tab/>
        <w:t>2009</w:t>
      </w:r>
      <w:r w:rsidRPr="0062277C">
        <w:tab/>
        <w:t xml:space="preserve">A General Framework for the Analysis of Phenotypic Trajectories in Evolutionary Studies. </w:t>
      </w:r>
      <w:r w:rsidRPr="0062277C">
        <w:rPr>
          <w:i/>
        </w:rPr>
        <w:t>Evolution</w:t>
      </w:r>
      <w:r w:rsidRPr="0062277C">
        <w:t xml:space="preserve"> 63(5):1143-1154. DOI: 10.1111/j.1558-5646.2009.00649.x</w:t>
      </w:r>
    </w:p>
    <w:bookmarkEnd w:id="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 w:name="_ENREF_3"/>
      <w:r w:rsidRPr="0062277C">
        <w:tab/>
        <w:t>2015</w:t>
      </w:r>
      <w:r w:rsidRPr="0062277C">
        <w:tab/>
        <w:t xml:space="preserve">Permutation Tests for Phylogenetic Comparative Analyses of High-Dimensional Shape Data: What you Shuffle Matters. </w:t>
      </w:r>
      <w:r w:rsidRPr="0062277C">
        <w:rPr>
          <w:i/>
        </w:rPr>
        <w:t>Evolution</w:t>
      </w:r>
      <w:r w:rsidRPr="0062277C">
        <w:t xml:space="preserve"> 69(3):823-829. DOI: 10.1111/evo.12596</w:t>
      </w:r>
    </w:p>
    <w:bookmarkEnd w:id="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 w:name="_ENREF_4"/>
      <w:r w:rsidRPr="0062277C">
        <w:t>Adams, Dean C. and Erik Otárola-Castillo</w:t>
      </w:r>
    </w:p>
    <w:p w:rsidR="0062277C" w:rsidRPr="0062277C" w:rsidRDefault="0062277C" w:rsidP="0062277C">
      <w:pPr>
        <w:pStyle w:val="EndNoteBibliography"/>
        <w:ind w:left="720" w:hanging="720"/>
      </w:pPr>
      <w:r w:rsidRPr="0062277C">
        <w:tab/>
        <w:t>2013</w:t>
      </w:r>
      <w:r w:rsidRPr="0062277C">
        <w:tab/>
        <w:t xml:space="preserve">geomorph: An R Package for the Collection and Analysis of Geometric Morphometric Shape Data. </w:t>
      </w:r>
      <w:r w:rsidRPr="0062277C">
        <w:rPr>
          <w:i/>
        </w:rPr>
        <w:t>Methods in Ecology and Evolution</w:t>
      </w:r>
      <w:r w:rsidRPr="0062277C">
        <w:t xml:space="preserve"> 4(4):393-399. DOI: 10.1111/2041-210x.12035</w:t>
      </w:r>
    </w:p>
    <w:bookmarkEnd w:id="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 w:name="_ENREF_5"/>
      <w:r w:rsidRPr="0062277C">
        <w:t>Anderson, Marti J. and Cajo J. F. Ter Braak</w:t>
      </w:r>
    </w:p>
    <w:p w:rsidR="0062277C" w:rsidRPr="0062277C" w:rsidRDefault="0062277C" w:rsidP="0062277C">
      <w:pPr>
        <w:pStyle w:val="EndNoteBibliography"/>
        <w:ind w:left="720" w:hanging="720"/>
      </w:pPr>
      <w:r w:rsidRPr="0062277C">
        <w:tab/>
        <w:t>2003</w:t>
      </w:r>
      <w:r w:rsidRPr="0062277C">
        <w:tab/>
        <w:t xml:space="preserve">Permutation Tests for Multi-Factoral Analysis of Variance. </w:t>
      </w:r>
      <w:r w:rsidRPr="0062277C">
        <w:rPr>
          <w:i/>
        </w:rPr>
        <w:t>Journal of Statistical Computation and Simulation</w:t>
      </w:r>
      <w:r w:rsidRPr="0062277C">
        <w:t xml:space="preserve"> 73(2):85-113. DOI: 10.1080=0094965021000015558</w:t>
      </w:r>
    </w:p>
    <w:bookmarkEnd w:id="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 w:name="_ENREF_6"/>
      <w:r w:rsidRPr="0062277C">
        <w:t>Arnn III, John Wesley</w:t>
      </w:r>
    </w:p>
    <w:p w:rsidR="0062277C" w:rsidRPr="0062277C" w:rsidRDefault="0062277C" w:rsidP="0062277C">
      <w:pPr>
        <w:pStyle w:val="EndNoteBibliography"/>
        <w:ind w:left="720" w:hanging="720"/>
      </w:pPr>
      <w:r w:rsidRPr="0062277C">
        <w:tab/>
        <w:t>2012</w:t>
      </w:r>
      <w:r w:rsidRPr="0062277C">
        <w:tab/>
      </w:r>
      <w:r w:rsidRPr="0062277C">
        <w:rPr>
          <w:i/>
        </w:rPr>
        <w:t>Land of the Tejas: Native American Identity and Interaction in Texas, A.D. 1300 - 1700</w:t>
      </w:r>
      <w:r w:rsidRPr="0062277C">
        <w:t xml:space="preserve">. The University of Texas Press, Austin. </w:t>
      </w:r>
    </w:p>
    <w:bookmarkEnd w:id="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7" w:name="_ENREF_7"/>
      <w:r w:rsidRPr="0062277C">
        <w:t>Arnold III, Philip J.</w:t>
      </w:r>
    </w:p>
    <w:p w:rsidR="0062277C" w:rsidRPr="0062277C" w:rsidRDefault="0062277C" w:rsidP="0062277C">
      <w:pPr>
        <w:pStyle w:val="EndNoteBibliography"/>
        <w:ind w:left="720" w:hanging="720"/>
      </w:pPr>
      <w:r w:rsidRPr="0062277C">
        <w:tab/>
        <w:t>1991</w:t>
      </w:r>
      <w:r w:rsidRPr="0062277C">
        <w:tab/>
        <w:t xml:space="preserve">Dimensional Standardization and Production Scale in Mesoamerican Ceramics. </w:t>
      </w:r>
      <w:r w:rsidRPr="0062277C">
        <w:rPr>
          <w:i/>
        </w:rPr>
        <w:t>Latin American Antiquity</w:t>
      </w:r>
      <w:r w:rsidRPr="0062277C">
        <w:t xml:space="preserve"> 2(4):363-370. DOI: 10.2307/971784</w:t>
      </w:r>
    </w:p>
    <w:bookmarkEnd w:id="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8" w:name="_ENREF_8"/>
      <w:r w:rsidRPr="0062277C">
        <w:t>Aynesworth, K. H.</w:t>
      </w:r>
    </w:p>
    <w:p w:rsidR="0062277C" w:rsidRPr="0062277C" w:rsidRDefault="0062277C" w:rsidP="0062277C">
      <w:pPr>
        <w:pStyle w:val="EndNoteBibliography"/>
        <w:ind w:left="720" w:hanging="720"/>
      </w:pPr>
      <w:r w:rsidRPr="0062277C">
        <w:tab/>
        <w:t>1936</w:t>
      </w:r>
      <w:r w:rsidRPr="0062277C">
        <w:tab/>
        <w:t xml:space="preserve">Flint Arrowhead Wounds of Bones as Shown in Skeletons in Central Texas. </w:t>
      </w:r>
      <w:r w:rsidRPr="0062277C">
        <w:rPr>
          <w:i/>
        </w:rPr>
        <w:t>Central Texas Archeological Society</w:t>
      </w:r>
      <w:r w:rsidRPr="0062277C">
        <w:t xml:space="preserve"> 2:74-79. </w:t>
      </w:r>
    </w:p>
    <w:bookmarkEnd w:id="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9" w:name="_ENREF_9"/>
      <w:r w:rsidRPr="0062277C">
        <w:t>Baken, Erica K., Michael L. Collyer, Antigoni Kaliontzopoulou and Dean C. Adams</w:t>
      </w:r>
    </w:p>
    <w:p w:rsidR="0062277C" w:rsidRPr="0062277C" w:rsidRDefault="0062277C" w:rsidP="0062277C">
      <w:pPr>
        <w:pStyle w:val="EndNoteBibliography"/>
        <w:ind w:left="720" w:hanging="720"/>
      </w:pPr>
      <w:r w:rsidRPr="0062277C">
        <w:tab/>
        <w:t>2021</w:t>
      </w:r>
      <w:r w:rsidRPr="0062277C">
        <w:tab/>
        <w:t xml:space="preserve">geomorph v4.0 and gmShiny: Enhanced analytics and a new graphical interface for a comprehensive morphometric experience. </w:t>
      </w:r>
      <w:r w:rsidRPr="0062277C">
        <w:rPr>
          <w:i/>
        </w:rPr>
        <w:t>Methods in Ecology and Evolution</w:t>
      </w:r>
      <w:r w:rsidRPr="0062277C">
        <w:t xml:space="preserve"> 10.1111/2041-210x.13723. DOI: 10.1111/2041-210x.13723</w:t>
      </w:r>
    </w:p>
    <w:bookmarkEnd w:id="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0" w:name="_ENREF_10"/>
      <w:r w:rsidRPr="0062277C">
        <w:t>Carpenter, Stephen M.</w:t>
      </w:r>
    </w:p>
    <w:p w:rsidR="0062277C" w:rsidRPr="0062277C" w:rsidRDefault="0062277C" w:rsidP="0062277C">
      <w:pPr>
        <w:pStyle w:val="EndNoteBibliography"/>
        <w:ind w:left="720" w:hanging="720"/>
      </w:pPr>
      <w:r w:rsidRPr="0062277C">
        <w:tab/>
        <w:t>2017</w:t>
      </w:r>
      <w:r w:rsidRPr="0062277C">
        <w:tab/>
        <w:t xml:space="preserve">The Toyah Complex of South and Central Texas: Long-Range Mobility and the Emergence of Dual Economies. </w:t>
      </w:r>
      <w:r w:rsidRPr="0062277C">
        <w:rPr>
          <w:i/>
        </w:rPr>
        <w:t>Plains Anthropologist</w:t>
      </w:r>
      <w:r w:rsidRPr="0062277C">
        <w:t xml:space="preserve"> 62(242):133-156. DOI: 10.1080/00320447.2016.1258858</w:t>
      </w:r>
    </w:p>
    <w:bookmarkEnd w:id="1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1" w:name="_ENREF_11"/>
      <w:r w:rsidRPr="0062277C">
        <w:t>Chase, Philip G</w:t>
      </w:r>
    </w:p>
    <w:p w:rsidR="0062277C" w:rsidRPr="0062277C" w:rsidRDefault="0062277C" w:rsidP="0062277C">
      <w:pPr>
        <w:pStyle w:val="EndNoteBibliography"/>
        <w:ind w:left="720" w:hanging="720"/>
      </w:pPr>
      <w:r w:rsidRPr="0062277C">
        <w:tab/>
        <w:t>1991</w:t>
      </w:r>
      <w:r w:rsidRPr="0062277C">
        <w:tab/>
        <w:t xml:space="preserve">Symbols and Paleolithic artifacts: Style, standardization, and the imposition of arbitrary form. </w:t>
      </w:r>
      <w:r w:rsidRPr="0062277C">
        <w:rPr>
          <w:i/>
        </w:rPr>
        <w:t>Journal of Anthropological Archaeology</w:t>
      </w:r>
      <w:r w:rsidRPr="0062277C">
        <w:t xml:space="preserve"> 10(3):193-214. </w:t>
      </w:r>
    </w:p>
    <w:bookmarkEnd w:id="1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2" w:name="_ENREF_12"/>
      <w:r w:rsidRPr="0062277C">
        <w:t>Clark, John E</w:t>
      </w:r>
    </w:p>
    <w:p w:rsidR="0062277C" w:rsidRPr="0062277C" w:rsidRDefault="0062277C" w:rsidP="0062277C">
      <w:pPr>
        <w:pStyle w:val="EndNoteBibliography"/>
        <w:ind w:left="720" w:hanging="720"/>
      </w:pPr>
      <w:r w:rsidRPr="0062277C">
        <w:tab/>
        <w:t>1986</w:t>
      </w:r>
      <w:r w:rsidRPr="0062277C">
        <w:tab/>
        <w:t xml:space="preserve">From mountains to molehills: A critical review of Teotihuacan's obsidian industry. </w:t>
      </w:r>
      <w:r w:rsidRPr="0062277C">
        <w:rPr>
          <w:i/>
        </w:rPr>
        <w:t>Research in economic anthropology, supplement</w:t>
      </w:r>
      <w:r w:rsidRPr="0062277C">
        <w:t xml:space="preserve"> 2(1986):23-74. </w:t>
      </w:r>
    </w:p>
    <w:bookmarkEnd w:id="1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3" w:name="_ENREF_13"/>
      <w:r w:rsidRPr="0062277C">
        <w:t>Collins, Michael B.</w:t>
      </w:r>
    </w:p>
    <w:p w:rsidR="0062277C" w:rsidRPr="0062277C" w:rsidRDefault="0062277C" w:rsidP="0062277C">
      <w:pPr>
        <w:pStyle w:val="EndNoteBibliography"/>
        <w:ind w:left="720" w:hanging="720"/>
      </w:pPr>
      <w:r w:rsidRPr="0062277C">
        <w:tab/>
        <w:t>1995</w:t>
      </w:r>
      <w:r w:rsidRPr="0062277C">
        <w:tab/>
        <w:t xml:space="preserve">Forty Years of Archaeology in Central Texas. </w:t>
      </w:r>
      <w:r w:rsidRPr="0062277C">
        <w:rPr>
          <w:i/>
        </w:rPr>
        <w:t>Bulletin of the Texas Archeological Society</w:t>
      </w:r>
      <w:r w:rsidRPr="0062277C">
        <w:t xml:space="preserve"> 66:361-400. </w:t>
      </w:r>
    </w:p>
    <w:bookmarkEnd w:id="1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4" w:name="_ENREF_14"/>
      <w:r w:rsidRPr="0062277C">
        <w:t>Collyer, Michael L. and Dean C. Adams</w:t>
      </w:r>
    </w:p>
    <w:p w:rsidR="0062277C" w:rsidRPr="0062277C" w:rsidRDefault="0062277C" w:rsidP="0062277C">
      <w:pPr>
        <w:pStyle w:val="EndNoteBibliography"/>
        <w:ind w:left="720" w:hanging="720"/>
      </w:pPr>
      <w:r w:rsidRPr="0062277C">
        <w:tab/>
        <w:t>2007</w:t>
      </w:r>
      <w:r w:rsidRPr="0062277C">
        <w:tab/>
        <w:t xml:space="preserve">Analysis of Two-State Multivariate Phenotypic Change in Ecological Studies. </w:t>
      </w:r>
      <w:r w:rsidRPr="0062277C">
        <w:rPr>
          <w:i/>
        </w:rPr>
        <w:t>Ecology</w:t>
      </w:r>
      <w:r w:rsidRPr="0062277C">
        <w:t xml:space="preserve"> 88(3):683-692. DOI: 10.1890/06-0727</w:t>
      </w:r>
    </w:p>
    <w:bookmarkEnd w:id="1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5" w:name="_ENREF_15"/>
      <w:r w:rsidRPr="0062277C">
        <w:tab/>
        <w:t>2013</w:t>
      </w:r>
      <w:r w:rsidRPr="0062277C">
        <w:tab/>
        <w:t xml:space="preserve">Phenotypic Trajectory Analysis: Comparison of Shape Change Patterns in Evolution and Ecology. </w:t>
      </w:r>
      <w:r w:rsidRPr="0062277C">
        <w:rPr>
          <w:i/>
        </w:rPr>
        <w:t>Hystrix</w:t>
      </w:r>
      <w:r w:rsidRPr="0062277C">
        <w:t xml:space="preserve"> 24(1):75-83. DOI: doi:10.4404/hystrix-24.1-6298</w:t>
      </w:r>
    </w:p>
    <w:bookmarkEnd w:id="1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6" w:name="_ENREF_16"/>
      <w:r w:rsidRPr="0062277C">
        <w:tab/>
        <w:t>2018</w:t>
      </w:r>
      <w:r w:rsidRPr="0062277C">
        <w:tab/>
        <w:t xml:space="preserve">RRPP: An R Package for Fitting Linear Models to High-Dimensional Data using Residual Randomization. </w:t>
      </w:r>
      <w:r w:rsidRPr="0062277C">
        <w:rPr>
          <w:i/>
        </w:rPr>
        <w:t>Methods in Ecology and Evolution</w:t>
      </w:r>
      <w:r w:rsidRPr="0062277C">
        <w:t xml:space="preserve"> 9(7):1772-1779. DOI: </w:t>
      </w:r>
      <w:hyperlink r:id="rId12" w:history="1">
        <w:r w:rsidRPr="0062277C">
          <w:rPr>
            <w:rStyle w:val="Hyperlink"/>
          </w:rPr>
          <w:t>https://doi.org/10.1111/2041-210X.13029</w:t>
        </w:r>
      </w:hyperlink>
    </w:p>
    <w:bookmarkEnd w:id="1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7" w:name="_ENREF_17"/>
      <w:r w:rsidRPr="0062277C">
        <w:lastRenderedPageBreak/>
        <w:tab/>
        <w:t>2020</w:t>
      </w:r>
      <w:r w:rsidRPr="0062277C">
        <w:tab/>
        <w:t xml:space="preserve">Phylogenetically aligned component analysis. </w:t>
      </w:r>
      <w:r w:rsidRPr="0062277C">
        <w:rPr>
          <w:i/>
        </w:rPr>
        <w:t>Methods in Ecology and Evolution</w:t>
      </w:r>
      <w:r w:rsidRPr="0062277C">
        <w:t xml:space="preserve"> 12(2):359-372. DOI: 10.1111/2041-210x.13515</w:t>
      </w:r>
    </w:p>
    <w:bookmarkEnd w:id="1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8" w:name="_ENREF_18"/>
      <w:r w:rsidRPr="0062277C">
        <w:t>Collyer, Michael L., David J. Sekora and Dean C. Adams</w:t>
      </w:r>
    </w:p>
    <w:p w:rsidR="0062277C" w:rsidRPr="0062277C" w:rsidRDefault="0062277C" w:rsidP="0062277C">
      <w:pPr>
        <w:pStyle w:val="EndNoteBibliography"/>
        <w:ind w:left="720" w:hanging="720"/>
      </w:pPr>
      <w:r w:rsidRPr="0062277C">
        <w:tab/>
        <w:t>2015</w:t>
      </w:r>
      <w:r w:rsidRPr="0062277C">
        <w:tab/>
        <w:t xml:space="preserve">A Method for Analysis of Phenotypic Change for Phenotypes Described by High-Dimensional Data. </w:t>
      </w:r>
      <w:r w:rsidRPr="0062277C">
        <w:rPr>
          <w:i/>
        </w:rPr>
        <w:t>Heredity</w:t>
      </w:r>
      <w:r w:rsidRPr="0062277C">
        <w:t xml:space="preserve"> 115(4):357-365. DOI: 10.1038/hdy.2014.75</w:t>
      </w:r>
    </w:p>
    <w:bookmarkEnd w:id="1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19" w:name="_ENREF_19"/>
      <w:r w:rsidRPr="0062277C">
        <w:t>Costin, Cathy L.</w:t>
      </w:r>
    </w:p>
    <w:p w:rsidR="0062277C" w:rsidRPr="0062277C" w:rsidRDefault="0062277C" w:rsidP="0062277C">
      <w:pPr>
        <w:pStyle w:val="EndNoteBibliography"/>
        <w:ind w:left="720" w:hanging="720"/>
      </w:pPr>
      <w:r w:rsidRPr="0062277C">
        <w:tab/>
        <w:t>2005</w:t>
      </w:r>
      <w:r w:rsidRPr="0062277C">
        <w:tab/>
        <w:t>Craft Production</w:t>
      </w:r>
      <w:r w:rsidRPr="0062277C">
        <w:rPr>
          <w:i/>
        </w:rPr>
        <w:t>.</w:t>
      </w:r>
      <w:r w:rsidRPr="0062277C">
        <w:t xml:space="preserve"> In </w:t>
      </w:r>
      <w:r w:rsidRPr="0062277C">
        <w:rPr>
          <w:i/>
        </w:rPr>
        <w:t>Handbook of Archaeological Methods</w:t>
      </w:r>
      <w:r w:rsidRPr="0062277C">
        <w:t xml:space="preserve">, edited by Jerbert D. G. Maschner, pp. 1034-1107. AltaMira, Walnut Creek. </w:t>
      </w:r>
    </w:p>
    <w:bookmarkEnd w:id="1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0" w:name="_ENREF_20"/>
      <w:r w:rsidRPr="0062277C">
        <w:t>Dibble, Harold L</w:t>
      </w:r>
    </w:p>
    <w:p w:rsidR="0062277C" w:rsidRPr="0062277C" w:rsidRDefault="0062277C" w:rsidP="0062277C">
      <w:pPr>
        <w:pStyle w:val="EndNoteBibliography"/>
        <w:ind w:left="720" w:hanging="720"/>
      </w:pPr>
      <w:r w:rsidRPr="0062277C">
        <w:tab/>
        <w:t>1989</w:t>
      </w:r>
      <w:r w:rsidRPr="0062277C">
        <w:tab/>
        <w:t xml:space="preserve">The implications of stone tool types for the presence of language during the Lower and Middle Palaeolithic. </w:t>
      </w:r>
      <w:r w:rsidRPr="0062277C">
        <w:rPr>
          <w:i/>
        </w:rPr>
        <w:t>The human revolution: Behavioural and biological perspectives on the origins of modern humans</w:t>
      </w:r>
      <w:r w:rsidRPr="0062277C">
        <w:t xml:space="preserve"> 1:415-431. </w:t>
      </w:r>
    </w:p>
    <w:bookmarkEnd w:id="2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1" w:name="_ENREF_21"/>
      <w:r w:rsidRPr="0062277C">
        <w:t>Evans, Robert K.</w:t>
      </w:r>
    </w:p>
    <w:p w:rsidR="0062277C" w:rsidRPr="0062277C" w:rsidRDefault="0062277C" w:rsidP="0062277C">
      <w:pPr>
        <w:pStyle w:val="EndNoteBibliography"/>
        <w:ind w:left="720" w:hanging="720"/>
      </w:pPr>
      <w:r w:rsidRPr="0062277C">
        <w:tab/>
        <w:t>1978</w:t>
      </w:r>
      <w:r w:rsidRPr="0062277C">
        <w:tab/>
        <w:t>Early Craft Specialization: An Example from the Balkan Chalcolithic</w:t>
      </w:r>
      <w:r w:rsidRPr="0062277C">
        <w:rPr>
          <w:i/>
        </w:rPr>
        <w:t>.</w:t>
      </w:r>
      <w:r w:rsidRPr="0062277C">
        <w:t xml:space="preserve"> In </w:t>
      </w:r>
      <w:r w:rsidRPr="0062277C">
        <w:rPr>
          <w:i/>
        </w:rPr>
        <w:t>Social Archaeology: Beyond Subsistence and Dating</w:t>
      </w:r>
      <w:r w:rsidRPr="0062277C">
        <w:t xml:space="preserve">, edited by C. L. Redman, M. J. Berman, E. V. Curtin, W. T. Langhorne Jr., N. M. Versaggi and J. C. Wanser, pp. 113-129. Academic Press, New York. </w:t>
      </w:r>
    </w:p>
    <w:bookmarkEnd w:id="2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2" w:name="_ENREF_22"/>
      <w:r w:rsidRPr="0062277C">
        <w:t>Ferguson, Jeffrey R., Timothy K. Perttula and Michael D. Glascock</w:t>
      </w:r>
    </w:p>
    <w:p w:rsidR="0062277C" w:rsidRPr="0062277C" w:rsidRDefault="0062277C" w:rsidP="0062277C">
      <w:pPr>
        <w:pStyle w:val="EndNoteBibliography"/>
        <w:ind w:left="720" w:hanging="720"/>
      </w:pPr>
      <w:r w:rsidRPr="0062277C">
        <w:tab/>
        <w:t>2010</w:t>
      </w:r>
      <w:r w:rsidRPr="0062277C">
        <w:tab/>
        <w:t>Dividing Up the Caddo Cultural Landscape: Small-Scale Analysis of a Large Ceramic INAA Database</w:t>
      </w:r>
      <w:r w:rsidRPr="0062277C">
        <w:rPr>
          <w:i/>
        </w:rPr>
        <w:t>.</w:t>
      </w:r>
      <w:r w:rsidRPr="0062277C">
        <w:t xml:space="preserve"> In </w:t>
      </w:r>
      <w:r w:rsidRPr="0062277C">
        <w:rPr>
          <w:i/>
        </w:rPr>
        <w:t>Studies on the Instrumental Neutron Activation Analysis of Woodland and Caddo Tradition Ceramics from Eastern Texas</w:t>
      </w:r>
      <w:r w:rsidRPr="0062277C">
        <w:t xml:space="preserve">, edited by Timothy K. Perttula. vol. Special Publication No. 17. Friends of Northeast Texas Archaeology, Austin and Pittsburg. </w:t>
      </w:r>
    </w:p>
    <w:bookmarkEnd w:id="2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3" w:name="_ENREF_23"/>
      <w:r w:rsidRPr="0062277C">
        <w:t>Foote, M.</w:t>
      </w:r>
    </w:p>
    <w:p w:rsidR="0062277C" w:rsidRPr="0062277C" w:rsidRDefault="0062277C" w:rsidP="0062277C">
      <w:pPr>
        <w:pStyle w:val="EndNoteBibliography"/>
        <w:ind w:left="720" w:hanging="720"/>
      </w:pPr>
      <w:r w:rsidRPr="0062277C">
        <w:tab/>
        <w:t>1993</w:t>
      </w:r>
      <w:r w:rsidRPr="0062277C">
        <w:tab/>
        <w:t xml:space="preserve">Contributions of Individual Taxa to Overall Morphological Disparity. </w:t>
      </w:r>
      <w:r w:rsidRPr="0062277C">
        <w:rPr>
          <w:i/>
        </w:rPr>
        <w:t>Paleobiology</w:t>
      </w:r>
      <w:r w:rsidRPr="0062277C">
        <w:t xml:space="preserve"> 19(4):403-419. </w:t>
      </w:r>
    </w:p>
    <w:bookmarkEnd w:id="2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4" w:name="_ENREF_24"/>
      <w:r w:rsidRPr="0062277C">
        <w:t>Gandrud, Christopher</w:t>
      </w:r>
    </w:p>
    <w:p w:rsidR="0062277C" w:rsidRPr="0062277C" w:rsidRDefault="0062277C" w:rsidP="0062277C">
      <w:pPr>
        <w:pStyle w:val="EndNoteBibliography"/>
        <w:ind w:left="720" w:hanging="720"/>
      </w:pPr>
      <w:r w:rsidRPr="0062277C">
        <w:lastRenderedPageBreak/>
        <w:tab/>
        <w:t>2014</w:t>
      </w:r>
      <w:r w:rsidRPr="0062277C">
        <w:tab/>
      </w:r>
      <w:r w:rsidRPr="0062277C">
        <w:rPr>
          <w:i/>
        </w:rPr>
        <w:t>Reproducible Research with R and RStudio</w:t>
      </w:r>
      <w:r w:rsidRPr="0062277C">
        <w:t xml:space="preserve">. The R Series. CRC Press, London. </w:t>
      </w:r>
    </w:p>
    <w:bookmarkEnd w:id="2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5" w:name="_ENREF_25"/>
      <w:r w:rsidRPr="0062277C">
        <w:t>Goodall, Colin</w:t>
      </w:r>
    </w:p>
    <w:p w:rsidR="0062277C" w:rsidRPr="0062277C" w:rsidRDefault="0062277C" w:rsidP="0062277C">
      <w:pPr>
        <w:pStyle w:val="EndNoteBibliography"/>
        <w:ind w:left="720" w:hanging="720"/>
      </w:pPr>
      <w:r w:rsidRPr="0062277C">
        <w:tab/>
        <w:t>1991</w:t>
      </w:r>
      <w:r w:rsidRPr="0062277C">
        <w:tab/>
        <w:t xml:space="preserve">Procrustes Methods in the Statistical Analysis of Shape. </w:t>
      </w:r>
      <w:r w:rsidRPr="0062277C">
        <w:rPr>
          <w:i/>
        </w:rPr>
        <w:t>Journal of the Royal Statistical Society. Series B (Methodological)</w:t>
      </w:r>
      <w:r w:rsidRPr="0062277C">
        <w:t xml:space="preserve"> 53(2):285-339. </w:t>
      </w:r>
    </w:p>
    <w:bookmarkEnd w:id="2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6" w:name="_ENREF_26"/>
      <w:r w:rsidRPr="0062277C">
        <w:t>Gower, J. C.</w:t>
      </w:r>
    </w:p>
    <w:p w:rsidR="0062277C" w:rsidRPr="0062277C" w:rsidRDefault="0062277C" w:rsidP="0062277C">
      <w:pPr>
        <w:pStyle w:val="EndNoteBibliography"/>
        <w:ind w:left="720" w:hanging="720"/>
      </w:pPr>
      <w:r w:rsidRPr="0062277C">
        <w:tab/>
        <w:t>1975</w:t>
      </w:r>
      <w:r w:rsidRPr="0062277C">
        <w:tab/>
        <w:t xml:space="preserve">Generalized Procrustes Analysis. </w:t>
      </w:r>
      <w:r w:rsidRPr="0062277C">
        <w:rPr>
          <w:i/>
        </w:rPr>
        <w:t>Psychometrika</w:t>
      </w:r>
      <w:r w:rsidRPr="0062277C">
        <w:t xml:space="preserve"> 40(1):33-51. DOI: </w:t>
      </w:r>
      <w:hyperlink r:id="rId13" w:history="1">
        <w:r w:rsidRPr="0062277C">
          <w:rPr>
            <w:rStyle w:val="Hyperlink"/>
          </w:rPr>
          <w:t>https://doi.org/10.1007/BF02291478</w:t>
        </w:r>
      </w:hyperlink>
    </w:p>
    <w:bookmarkEnd w:id="2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7" w:name="_ENREF_27"/>
      <w:r w:rsidRPr="0062277C">
        <w:t>Gray, Charles T. and Ben Marwick</w:t>
      </w:r>
    </w:p>
    <w:p w:rsidR="0062277C" w:rsidRPr="0062277C" w:rsidRDefault="0062277C" w:rsidP="0062277C">
      <w:pPr>
        <w:pStyle w:val="EndNoteBibliography"/>
        <w:ind w:left="720" w:hanging="720"/>
      </w:pPr>
      <w:r w:rsidRPr="0062277C">
        <w:tab/>
        <w:t>2019</w:t>
      </w:r>
      <w:r w:rsidRPr="0062277C">
        <w:tab/>
        <w:t>Truth, Proof, and Reproducibility: There’s No Counter-Attack for the Codeless</w:t>
      </w:r>
      <w:r w:rsidRPr="0062277C">
        <w:rPr>
          <w:i/>
        </w:rPr>
        <w:t>.</w:t>
      </w:r>
      <w:r w:rsidRPr="0062277C">
        <w:t xml:space="preserve"> In </w:t>
      </w:r>
      <w:r w:rsidRPr="0062277C">
        <w:rPr>
          <w:i/>
        </w:rPr>
        <w:t>Statistics and Data Science</w:t>
      </w:r>
      <w:r w:rsidRPr="0062277C">
        <w:t>, pp. 111-129. Communications in Computer and Information Science10.1007/978-981-15-1960-4_8. DOI: 10.1007/978-981-15-1960-4_8</w:t>
      </w:r>
    </w:p>
    <w:bookmarkEnd w:id="2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8" w:name="_ENREF_28"/>
      <w:r w:rsidRPr="0062277C">
        <w:t>Hardin, Margaret A</w:t>
      </w:r>
    </w:p>
    <w:p w:rsidR="0062277C" w:rsidRPr="0062277C" w:rsidRDefault="0062277C" w:rsidP="0062277C">
      <w:pPr>
        <w:pStyle w:val="EndNoteBibliography"/>
        <w:ind w:left="720" w:hanging="720"/>
      </w:pPr>
      <w:r w:rsidRPr="0062277C">
        <w:tab/>
        <w:t>1979</w:t>
      </w:r>
      <w:r w:rsidRPr="0062277C">
        <w:tab/>
        <w:t xml:space="preserve">The cognitive basis of productivity in a decorative art style: implications of an ethnographic study for archaeologists’ taxonomies. </w:t>
      </w:r>
      <w:r w:rsidRPr="0062277C">
        <w:rPr>
          <w:i/>
        </w:rPr>
        <w:t>Ethnoarchaeology: Implications of ethnography for archaeology</w:t>
      </w:r>
      <w:r w:rsidRPr="0062277C">
        <w:t xml:space="preserve">:75-101. </w:t>
      </w:r>
    </w:p>
    <w:bookmarkEnd w:id="2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29" w:name="_ENREF_29"/>
      <w:r w:rsidRPr="0062277C">
        <w:t>Hodder, Ian and Colin Renfrew</w:t>
      </w:r>
    </w:p>
    <w:p w:rsidR="0062277C" w:rsidRPr="0062277C" w:rsidRDefault="0062277C" w:rsidP="0062277C">
      <w:pPr>
        <w:pStyle w:val="EndNoteBibliography"/>
        <w:ind w:left="720" w:hanging="720"/>
      </w:pPr>
      <w:r w:rsidRPr="0062277C">
        <w:tab/>
        <w:t>1982</w:t>
      </w:r>
      <w:r w:rsidRPr="0062277C">
        <w:tab/>
      </w:r>
      <w:r w:rsidRPr="0062277C">
        <w:rPr>
          <w:i/>
        </w:rPr>
        <w:t>Symbols in action: ethnoarchaeological studies of material culture</w:t>
      </w:r>
      <w:r w:rsidRPr="0062277C">
        <w:t xml:space="preserve">. Cambridge University Press. </w:t>
      </w:r>
    </w:p>
    <w:bookmarkEnd w:id="2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0" w:name="_ENREF_30"/>
      <w:r w:rsidRPr="0062277C">
        <w:t>Jelks, Edward B.</w:t>
      </w:r>
    </w:p>
    <w:p w:rsidR="0062277C" w:rsidRPr="0062277C" w:rsidRDefault="0062277C" w:rsidP="0062277C">
      <w:pPr>
        <w:pStyle w:val="EndNoteBibliography"/>
        <w:ind w:left="720" w:hanging="720"/>
      </w:pPr>
      <w:r w:rsidRPr="0062277C">
        <w:tab/>
        <w:t>1962</w:t>
      </w:r>
      <w:r w:rsidRPr="0062277C">
        <w:tab/>
      </w:r>
      <w:r w:rsidRPr="0062277C">
        <w:rPr>
          <w:i/>
        </w:rPr>
        <w:t>The Kyle Site: A Stratified Central Texas Aspect Site in Hill Country, Texas</w:t>
      </w:r>
      <w:r w:rsidRPr="0062277C">
        <w:t xml:space="preserve">. The University of Texas, Department of Anthropology, Archaeology Series, No. 5. </w:t>
      </w:r>
    </w:p>
    <w:bookmarkEnd w:id="3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1" w:name="_ENREF_31"/>
      <w:r w:rsidRPr="0062277C">
        <w:t>Johnson, LeRoy</w:t>
      </w:r>
    </w:p>
    <w:p w:rsidR="0062277C" w:rsidRPr="0062277C" w:rsidRDefault="0062277C" w:rsidP="0062277C">
      <w:pPr>
        <w:pStyle w:val="EndNoteBibliography"/>
        <w:ind w:left="720" w:hanging="720"/>
      </w:pPr>
      <w:r w:rsidRPr="0062277C">
        <w:tab/>
        <w:t>1994</w:t>
      </w:r>
      <w:r w:rsidRPr="0062277C">
        <w:tab/>
      </w:r>
      <w:r w:rsidRPr="0062277C">
        <w:rPr>
          <w:i/>
        </w:rPr>
        <w:t>The Life and Times of Toyah-Culture Folk: The Buckhollow Encampment Site 41KM16, Kimble County, Texas</w:t>
      </w:r>
      <w:r w:rsidRPr="0062277C">
        <w:t xml:space="preserve">. Texas Department of Transportation and Office of the State Archeologist Report 38. Austin, Texas. </w:t>
      </w:r>
    </w:p>
    <w:bookmarkEnd w:id="3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2" w:name="_ENREF_32"/>
      <w:r w:rsidRPr="0062277C">
        <w:lastRenderedPageBreak/>
        <w:t>Jolliffe, Ian T.</w:t>
      </w:r>
    </w:p>
    <w:p w:rsidR="0062277C" w:rsidRPr="0062277C" w:rsidRDefault="0062277C" w:rsidP="0062277C">
      <w:pPr>
        <w:pStyle w:val="EndNoteBibliography"/>
        <w:ind w:left="720" w:hanging="720"/>
      </w:pPr>
      <w:r w:rsidRPr="0062277C">
        <w:tab/>
        <w:t>2002</w:t>
      </w:r>
      <w:r w:rsidRPr="0062277C">
        <w:tab/>
      </w:r>
      <w:r w:rsidRPr="0062277C">
        <w:rPr>
          <w:i/>
        </w:rPr>
        <w:t>Principal Component Analysis</w:t>
      </w:r>
      <w:r w:rsidRPr="0062277C">
        <w:t xml:space="preserve">. Springer, New York. </w:t>
      </w:r>
    </w:p>
    <w:bookmarkEnd w:id="3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3" w:name="_ENREF_33"/>
      <w:r w:rsidRPr="0062277C">
        <w:t>Keller, Charles M and Janet Dixon Keller</w:t>
      </w:r>
    </w:p>
    <w:p w:rsidR="0062277C" w:rsidRPr="0062277C" w:rsidRDefault="0062277C" w:rsidP="0062277C">
      <w:pPr>
        <w:pStyle w:val="EndNoteBibliography"/>
        <w:ind w:left="720" w:hanging="720"/>
      </w:pPr>
      <w:r w:rsidRPr="0062277C">
        <w:tab/>
        <w:t>1996</w:t>
      </w:r>
      <w:r w:rsidRPr="0062277C">
        <w:tab/>
      </w:r>
      <w:r w:rsidRPr="0062277C">
        <w:rPr>
          <w:i/>
        </w:rPr>
        <w:t>Cognition and tool use: The blacksmith at work</w:t>
      </w:r>
      <w:r w:rsidRPr="0062277C">
        <w:t xml:space="preserve">. Cambridge University Press. </w:t>
      </w:r>
    </w:p>
    <w:bookmarkEnd w:id="3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4" w:name="_ENREF_34"/>
      <w:r w:rsidRPr="0062277C">
        <w:t>Kelley, J. Charles</w:t>
      </w:r>
    </w:p>
    <w:p w:rsidR="0062277C" w:rsidRPr="0062277C" w:rsidRDefault="0062277C" w:rsidP="0062277C">
      <w:pPr>
        <w:pStyle w:val="EndNoteBibliography"/>
        <w:ind w:left="720" w:hanging="720"/>
      </w:pPr>
      <w:r w:rsidRPr="0062277C">
        <w:tab/>
        <w:t>1947</w:t>
      </w:r>
      <w:r w:rsidRPr="0062277C">
        <w:tab/>
        <w:t xml:space="preserve">The Cultural Affiliations and Chronological Position of the Clear Fork Focus. </w:t>
      </w:r>
      <w:r w:rsidRPr="0062277C">
        <w:rPr>
          <w:i/>
        </w:rPr>
        <w:t>American Antiquity</w:t>
      </w:r>
      <w:r w:rsidRPr="0062277C">
        <w:t xml:space="preserve"> 13(2):97-109. DOI: 10.2307/275682</w:t>
      </w:r>
    </w:p>
    <w:bookmarkEnd w:id="3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5" w:name="_ENREF_35"/>
      <w:r w:rsidRPr="0062277C">
        <w:t>Kendall, David G.</w:t>
      </w:r>
    </w:p>
    <w:p w:rsidR="0062277C" w:rsidRPr="0062277C" w:rsidRDefault="0062277C" w:rsidP="0062277C">
      <w:pPr>
        <w:pStyle w:val="EndNoteBibliography"/>
        <w:ind w:left="720" w:hanging="720"/>
      </w:pPr>
      <w:r w:rsidRPr="0062277C">
        <w:tab/>
        <w:t>1981</w:t>
      </w:r>
      <w:r w:rsidRPr="0062277C">
        <w:tab/>
        <w:t>The Statistics of Shape</w:t>
      </w:r>
      <w:r w:rsidRPr="0062277C">
        <w:rPr>
          <w:i/>
        </w:rPr>
        <w:t>.</w:t>
      </w:r>
      <w:r w:rsidRPr="0062277C">
        <w:t xml:space="preserve"> In </w:t>
      </w:r>
      <w:r w:rsidRPr="0062277C">
        <w:rPr>
          <w:i/>
        </w:rPr>
        <w:t>Interpreting Multivariate Data</w:t>
      </w:r>
      <w:r w:rsidRPr="0062277C">
        <w:t xml:space="preserve">, edited by Vic Barnett, pp. 75-80. Wiley, New York. </w:t>
      </w:r>
    </w:p>
    <w:bookmarkEnd w:id="3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6" w:name="_ENREF_36"/>
      <w:r w:rsidRPr="0062277C">
        <w:tab/>
        <w:t>1984</w:t>
      </w:r>
      <w:r w:rsidRPr="0062277C">
        <w:tab/>
        <w:t xml:space="preserve">Shape Manifolds, Procrustean Metrics, and Complex Projective Spaces. </w:t>
      </w:r>
      <w:r w:rsidRPr="0062277C">
        <w:rPr>
          <w:i/>
        </w:rPr>
        <w:t>Bulletin of the London Mathematical Society</w:t>
      </w:r>
      <w:r w:rsidRPr="0062277C">
        <w:t xml:space="preserve"> 16(2):81-121. DOI: 10.1112/blms/16.2.81</w:t>
      </w:r>
    </w:p>
    <w:bookmarkEnd w:id="3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7" w:name="_ENREF_37"/>
      <w:r w:rsidRPr="0062277C">
        <w:t>Klingenberg, Christian Peter</w:t>
      </w:r>
    </w:p>
    <w:p w:rsidR="0062277C" w:rsidRPr="0062277C" w:rsidRDefault="0062277C" w:rsidP="0062277C">
      <w:pPr>
        <w:pStyle w:val="EndNoteBibliography"/>
        <w:ind w:left="720" w:hanging="720"/>
      </w:pPr>
      <w:r w:rsidRPr="0062277C">
        <w:tab/>
        <w:t>2013</w:t>
      </w:r>
      <w:r w:rsidRPr="0062277C">
        <w:tab/>
        <w:t xml:space="preserve">Visualizations in Geometric Morphometrics: How to Read and How to Make Graphs Showing Shape Changes. </w:t>
      </w:r>
      <w:r w:rsidRPr="0062277C">
        <w:rPr>
          <w:i/>
        </w:rPr>
        <w:t>Hystrix</w:t>
      </w:r>
      <w:r w:rsidRPr="0062277C">
        <w:t xml:space="preserve"> 24:15-24. </w:t>
      </w:r>
    </w:p>
    <w:bookmarkEnd w:id="3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8" w:name="_ENREF_38"/>
      <w:r w:rsidRPr="0062277C">
        <w:tab/>
        <w:t>2016</w:t>
      </w:r>
      <w:r w:rsidRPr="0062277C">
        <w:tab/>
        <w:t xml:space="preserve">Size, shape, and form: concepts of allometry in geometric morphometrics. </w:t>
      </w:r>
      <w:r w:rsidRPr="0062277C">
        <w:rPr>
          <w:i/>
        </w:rPr>
        <w:t>Dev Genes Evol</w:t>
      </w:r>
      <w:r w:rsidRPr="0062277C">
        <w:t xml:space="preserve"> 226(3):113-137. DOI: 10.1007/s00427-016-0539-2</w:t>
      </w:r>
    </w:p>
    <w:bookmarkEnd w:id="3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39" w:name="_ENREF_39"/>
      <w:r w:rsidRPr="0062277C">
        <w:t>LaVere, David</w:t>
      </w:r>
    </w:p>
    <w:p w:rsidR="0062277C" w:rsidRPr="0062277C" w:rsidRDefault="0062277C" w:rsidP="0062277C">
      <w:pPr>
        <w:pStyle w:val="EndNoteBibliography"/>
        <w:ind w:left="720" w:hanging="720"/>
      </w:pPr>
      <w:r w:rsidRPr="0062277C">
        <w:tab/>
        <w:t>1998</w:t>
      </w:r>
      <w:r w:rsidRPr="0062277C">
        <w:tab/>
      </w:r>
      <w:r w:rsidRPr="0062277C">
        <w:rPr>
          <w:i/>
        </w:rPr>
        <w:t>The Indians of Texas</w:t>
      </w:r>
      <w:r w:rsidRPr="0062277C">
        <w:t xml:space="preserve">. Texas A&amp;M University Press, College Station. </w:t>
      </w:r>
    </w:p>
    <w:bookmarkEnd w:id="3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0" w:name="_ENREF_40"/>
      <w:r w:rsidRPr="0062277C">
        <w:t>Lohse, Jon C.</w:t>
      </w:r>
    </w:p>
    <w:p w:rsidR="0062277C" w:rsidRPr="0062277C" w:rsidRDefault="0062277C" w:rsidP="0062277C">
      <w:pPr>
        <w:pStyle w:val="EndNoteBibliography"/>
        <w:ind w:left="720" w:hanging="720"/>
      </w:pPr>
      <w:r w:rsidRPr="0062277C">
        <w:tab/>
        <w:t>2009</w:t>
      </w:r>
      <w:r w:rsidRPr="0062277C">
        <w:tab/>
      </w:r>
      <w:r w:rsidRPr="0062277C">
        <w:rPr>
          <w:i/>
        </w:rPr>
        <w:t>Archaeological investigations on the Herd Ranch in Western Menard County, Texas</w:t>
      </w:r>
      <w:r w:rsidRPr="0062277C">
        <w:t xml:space="preserve">. Texas State University. </w:t>
      </w:r>
    </w:p>
    <w:bookmarkEnd w:id="4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1" w:name="_ENREF_41"/>
      <w:r w:rsidRPr="0062277C">
        <w:t>Monnier, Gilliane</w:t>
      </w:r>
    </w:p>
    <w:p w:rsidR="0062277C" w:rsidRPr="0062277C" w:rsidRDefault="0062277C" w:rsidP="0062277C">
      <w:pPr>
        <w:pStyle w:val="EndNoteBibliography"/>
        <w:ind w:left="720" w:hanging="720"/>
      </w:pPr>
      <w:r w:rsidRPr="0062277C">
        <w:lastRenderedPageBreak/>
        <w:tab/>
        <w:t>2006</w:t>
      </w:r>
      <w:r w:rsidRPr="0062277C">
        <w:tab/>
        <w:t xml:space="preserve">Testing Retouched Flake Tool Standardization During the Middle Paleolithic: Patterns and Implications. </w:t>
      </w:r>
      <w:r w:rsidRPr="0062277C">
        <w:rPr>
          <w:i/>
        </w:rPr>
        <w:t>Transitions Before the Transition: Evolution and Stability in the Middle Stone Age</w:t>
      </w:r>
      <w:r w:rsidRPr="0062277C">
        <w:t xml:space="preserve">:57-83. </w:t>
      </w:r>
    </w:p>
    <w:bookmarkEnd w:id="4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2" w:name="_ENREF_42"/>
      <w:r w:rsidRPr="0062277C">
        <w:t>Mosimann, James E.</w:t>
      </w:r>
    </w:p>
    <w:p w:rsidR="0062277C" w:rsidRPr="0062277C" w:rsidRDefault="0062277C" w:rsidP="0062277C">
      <w:pPr>
        <w:pStyle w:val="EndNoteBibliography"/>
        <w:ind w:left="720" w:hanging="720"/>
      </w:pPr>
      <w:r w:rsidRPr="0062277C">
        <w:tab/>
        <w:t>1970</w:t>
      </w:r>
      <w:r w:rsidRPr="0062277C">
        <w:tab/>
        <w:t xml:space="preserve">Size Allometry: Size and Shape Variables with Characterizations of the Lognormal and Generalized Gamma Distributions. </w:t>
      </w:r>
      <w:r w:rsidRPr="0062277C">
        <w:rPr>
          <w:i/>
        </w:rPr>
        <w:t>Journal of the American Statistical Association</w:t>
      </w:r>
      <w:r w:rsidRPr="0062277C">
        <w:t xml:space="preserve"> 65(330):930-945. DOI: 10.1080/01621459.1970.10481136</w:t>
      </w:r>
    </w:p>
    <w:bookmarkEnd w:id="4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3" w:name="_ENREF_43"/>
      <w:r w:rsidRPr="0062277C">
        <w:t>Newkumet, Vynola Beaver and Howard L. Meredith</w:t>
      </w:r>
    </w:p>
    <w:p w:rsidR="0062277C" w:rsidRPr="0062277C" w:rsidRDefault="0062277C" w:rsidP="0062277C">
      <w:pPr>
        <w:pStyle w:val="EndNoteBibliography"/>
        <w:ind w:left="720" w:hanging="720"/>
      </w:pPr>
      <w:r w:rsidRPr="0062277C">
        <w:tab/>
        <w:t>1988</w:t>
      </w:r>
      <w:r w:rsidRPr="0062277C">
        <w:tab/>
      </w:r>
      <w:r w:rsidRPr="0062277C">
        <w:rPr>
          <w:i/>
        </w:rPr>
        <w:t>Hasinai: A Traditional History of the Caddo Confederacy</w:t>
      </w:r>
      <w:r w:rsidRPr="0062277C">
        <w:t xml:space="preserve">. Texas A&amp;M University Press, College Station. </w:t>
      </w:r>
    </w:p>
    <w:bookmarkEnd w:id="4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4" w:name="_ENREF_44"/>
      <w:r w:rsidRPr="0062277C">
        <w:t>Nowell, April</w:t>
      </w:r>
    </w:p>
    <w:p w:rsidR="0062277C" w:rsidRPr="0062277C" w:rsidRDefault="0062277C" w:rsidP="0062277C">
      <w:pPr>
        <w:pStyle w:val="EndNoteBibliography"/>
        <w:ind w:left="720" w:hanging="720"/>
      </w:pPr>
      <w:r w:rsidRPr="0062277C">
        <w:tab/>
        <w:t>2002</w:t>
      </w:r>
      <w:r w:rsidRPr="0062277C">
        <w:tab/>
        <w:t xml:space="preserve">Coincidental factors of handaxe morphology. </w:t>
      </w:r>
      <w:r w:rsidRPr="0062277C">
        <w:rPr>
          <w:i/>
        </w:rPr>
        <w:t>Behavioral and Brain Sciences</w:t>
      </w:r>
      <w:r w:rsidRPr="0062277C">
        <w:t xml:space="preserve"> 25(3):413-414. </w:t>
      </w:r>
    </w:p>
    <w:bookmarkEnd w:id="4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5" w:name="_ENREF_45"/>
      <w:r w:rsidRPr="0062277C">
        <w:t>O'Brien, Michael J. and R. Lee Lyman</w:t>
      </w:r>
    </w:p>
    <w:p w:rsidR="0062277C" w:rsidRPr="0062277C" w:rsidRDefault="0062277C" w:rsidP="0062277C">
      <w:pPr>
        <w:pStyle w:val="EndNoteBibliography"/>
        <w:ind w:left="720" w:hanging="720"/>
      </w:pPr>
      <w:r w:rsidRPr="0062277C">
        <w:tab/>
        <w:t>1999</w:t>
      </w:r>
      <w:r w:rsidRPr="0062277C">
        <w:tab/>
      </w:r>
      <w:r w:rsidRPr="0062277C">
        <w:rPr>
          <w:i/>
        </w:rPr>
        <w:t>Seriation, Stratigraphy, and Index Fossils: The Backbone of Archaeological Dating</w:t>
      </w:r>
      <w:r w:rsidRPr="0062277C">
        <w:t xml:space="preserve">. Kluwer Academic/Plenum Publishers, New York. </w:t>
      </w:r>
    </w:p>
    <w:bookmarkEnd w:id="4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6" w:name="_ENREF_46"/>
      <w:r w:rsidRPr="0062277C">
        <w:t>Peng, Roger D.</w:t>
      </w:r>
    </w:p>
    <w:p w:rsidR="0062277C" w:rsidRPr="0062277C" w:rsidRDefault="0062277C" w:rsidP="0062277C">
      <w:pPr>
        <w:pStyle w:val="EndNoteBibliography"/>
        <w:ind w:left="720" w:hanging="720"/>
      </w:pPr>
      <w:r w:rsidRPr="0062277C">
        <w:tab/>
        <w:t>2011</w:t>
      </w:r>
      <w:r w:rsidRPr="0062277C">
        <w:tab/>
        <w:t xml:space="preserve">Reproducible Research in Computational Science. </w:t>
      </w:r>
      <w:r w:rsidRPr="0062277C">
        <w:rPr>
          <w:i/>
        </w:rPr>
        <w:t>Science</w:t>
      </w:r>
      <w:r w:rsidRPr="0062277C">
        <w:t xml:space="preserve"> 334(6060):1226-1227. DOI: 10.1126/science.1213847</w:t>
      </w:r>
    </w:p>
    <w:bookmarkEnd w:id="4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7" w:name="_ENREF_47"/>
      <w:r w:rsidRPr="0062277C">
        <w:t>Perttula, Timothy K.</w:t>
      </w:r>
    </w:p>
    <w:p w:rsidR="0062277C" w:rsidRPr="0062277C" w:rsidRDefault="0062277C" w:rsidP="0062277C">
      <w:pPr>
        <w:pStyle w:val="EndNoteBibliography"/>
        <w:ind w:left="720" w:hanging="720"/>
      </w:pPr>
      <w:r w:rsidRPr="0062277C">
        <w:tab/>
        <w:t>1992</w:t>
      </w:r>
      <w:r w:rsidRPr="0062277C">
        <w:tab/>
      </w:r>
      <w:r w:rsidRPr="0062277C">
        <w:rPr>
          <w:i/>
        </w:rPr>
        <w:t>"The Caddo Nation": Archaeological and Ethnohistoric Perspectives</w:t>
      </w:r>
      <w:r w:rsidRPr="0062277C">
        <w:t xml:space="preserve">. University of Texas Press, Austin. </w:t>
      </w:r>
    </w:p>
    <w:bookmarkEnd w:id="4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8" w:name="_ENREF_48"/>
      <w:r w:rsidRPr="0062277C">
        <w:tab/>
        <w:t>1993</w:t>
      </w:r>
      <w:r w:rsidRPr="0062277C">
        <w:tab/>
        <w:t>Kee-Oh-Na-Wah'-Wah: The Effects of European Contact on the Caddoan Indians of Texas, Louisiana, Arkansas and Oklahoma</w:t>
      </w:r>
      <w:r w:rsidRPr="0062277C">
        <w:rPr>
          <w:i/>
        </w:rPr>
        <w:t>.</w:t>
      </w:r>
      <w:r w:rsidRPr="0062277C">
        <w:t xml:space="preserve"> In </w:t>
      </w:r>
      <w:r w:rsidRPr="0062277C">
        <w:rPr>
          <w:i/>
        </w:rPr>
        <w:t>Ethnohistory and Archaeology: Approaches to Postcontact Change in the Americas</w:t>
      </w:r>
      <w:r w:rsidRPr="0062277C">
        <w:t xml:space="preserve">, edited by J. D.  Rogers and S. M. Wilson, pp. pp. 89-109. Plenum Press, New York. </w:t>
      </w:r>
    </w:p>
    <w:bookmarkEnd w:id="4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49" w:name="_ENREF_49"/>
      <w:r w:rsidRPr="0062277C">
        <w:lastRenderedPageBreak/>
        <w:t>R Core Development Team</w:t>
      </w:r>
    </w:p>
    <w:p w:rsidR="0062277C" w:rsidRPr="0062277C" w:rsidRDefault="0062277C" w:rsidP="0062277C">
      <w:pPr>
        <w:pStyle w:val="EndNoteBibliography"/>
        <w:ind w:left="720" w:hanging="720"/>
      </w:pPr>
      <w:r w:rsidRPr="0062277C">
        <w:tab/>
        <w:t>2022</w:t>
      </w:r>
      <w:r w:rsidRPr="0062277C">
        <w:tab/>
      </w:r>
      <w:r w:rsidRPr="0062277C">
        <w:rPr>
          <w:i/>
        </w:rPr>
        <w:t>R: A Language and Environment for Statistical Computing. Electronic resource,</w:t>
      </w:r>
      <w:r w:rsidRPr="0062277C">
        <w:t xml:space="preserve">. R Foundation for Statistical Computing, Vienna, Austria. </w:t>
      </w:r>
    </w:p>
    <w:bookmarkEnd w:id="4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0" w:name="_ENREF_50"/>
      <w:r w:rsidRPr="0062277C">
        <w:t>Rohlf, F. James</w:t>
      </w:r>
    </w:p>
    <w:p w:rsidR="0062277C" w:rsidRPr="0062277C" w:rsidRDefault="0062277C" w:rsidP="0062277C">
      <w:pPr>
        <w:pStyle w:val="EndNoteBibliography"/>
        <w:ind w:left="720" w:hanging="720"/>
      </w:pPr>
      <w:r w:rsidRPr="0062277C">
        <w:tab/>
        <w:t>1999</w:t>
      </w:r>
      <w:r w:rsidRPr="0062277C">
        <w:tab/>
        <w:t xml:space="preserve">Shape Statistics: Procrustes Superimpositions and Tangent Spaces. </w:t>
      </w:r>
      <w:r w:rsidRPr="0062277C">
        <w:rPr>
          <w:i/>
        </w:rPr>
        <w:t>Journal of Classification</w:t>
      </w:r>
      <w:r w:rsidRPr="0062277C">
        <w:t xml:space="preserve"> 16(2):197-223. DOI: 10.1007/s003579900054</w:t>
      </w:r>
    </w:p>
    <w:bookmarkEnd w:id="5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1" w:name="_ENREF_51"/>
      <w:r w:rsidRPr="0062277C">
        <w:t>Rohlf, F. James and Dennis E. Slice</w:t>
      </w:r>
    </w:p>
    <w:p w:rsidR="0062277C" w:rsidRPr="0062277C" w:rsidRDefault="0062277C" w:rsidP="0062277C">
      <w:pPr>
        <w:pStyle w:val="EndNoteBibliography"/>
        <w:ind w:left="720" w:hanging="720"/>
      </w:pPr>
      <w:r w:rsidRPr="0062277C">
        <w:tab/>
        <w:t>1990</w:t>
      </w:r>
      <w:r w:rsidRPr="0062277C">
        <w:tab/>
        <w:t xml:space="preserve">Extensions of the Procrustes Method for the Optimal Superimposition of Landmarks. </w:t>
      </w:r>
      <w:r w:rsidRPr="0062277C">
        <w:rPr>
          <w:i/>
        </w:rPr>
        <w:t>Systematic Zoology</w:t>
      </w:r>
      <w:r w:rsidRPr="0062277C">
        <w:t xml:space="preserve"> 39(1):40-59. DOI: 10.2307/2992207</w:t>
      </w:r>
    </w:p>
    <w:bookmarkEnd w:id="5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2" w:name="_ENREF_52"/>
      <w:r w:rsidRPr="0062277C">
        <w:t>Selden Jr, Robert Z., John E. Dockall, C. Britt Bousman and Timothy K. Perttula</w:t>
      </w:r>
    </w:p>
    <w:p w:rsidR="0062277C" w:rsidRPr="0062277C" w:rsidRDefault="0062277C" w:rsidP="0062277C">
      <w:pPr>
        <w:pStyle w:val="EndNoteBibliography"/>
        <w:ind w:left="720" w:hanging="720"/>
      </w:pPr>
      <w:r w:rsidRPr="0062277C">
        <w:tab/>
        <w:t>2021</w:t>
      </w:r>
      <w:r w:rsidRPr="0062277C">
        <w:tab/>
        <w:t xml:space="preserve">Shape as a function of time + raw material + burial context? An exploratory analysis of Perdiz arrow points from the ancestral Caddo area of the American Southeast. </w:t>
      </w:r>
      <w:r w:rsidRPr="0062277C">
        <w:rPr>
          <w:i/>
        </w:rPr>
        <w:t>Journal of Archaeological Science: Reports</w:t>
      </w:r>
      <w:r w:rsidRPr="0062277C">
        <w:t xml:space="preserve"> 37:102916. DOI: 10.1016/j.jasrep.2021.102916</w:t>
      </w:r>
    </w:p>
    <w:bookmarkEnd w:id="5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3" w:name="_ENREF_53"/>
      <w:r w:rsidRPr="0062277C">
        <w:t>Selden Jr., Robert Z.</w:t>
      </w:r>
    </w:p>
    <w:p w:rsidR="0062277C" w:rsidRPr="0062277C" w:rsidRDefault="0062277C" w:rsidP="0062277C">
      <w:pPr>
        <w:pStyle w:val="EndNoteBibliography"/>
        <w:ind w:left="720" w:hanging="720"/>
      </w:pPr>
      <w:r w:rsidRPr="0062277C">
        <w:tab/>
        <w:t>2018a</w:t>
      </w:r>
      <w:r w:rsidRPr="0062277C">
        <w:tab/>
        <w:t xml:space="preserve">Ceramic Morphological Organisation in the Southern Caddo Area: Quiddity of Shape for Hickory Engraved Bottles. </w:t>
      </w:r>
      <w:r w:rsidRPr="0062277C">
        <w:rPr>
          <w:i/>
        </w:rPr>
        <w:t>Journal of Archaeological Science: Reports</w:t>
      </w:r>
      <w:r w:rsidRPr="0062277C">
        <w:t xml:space="preserve"> 21:884-896. DOI: 10.1016/j.jasrep.2018.08.045</w:t>
      </w:r>
    </w:p>
    <w:bookmarkEnd w:id="5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4" w:name="_ENREF_54"/>
      <w:r w:rsidRPr="0062277C">
        <w:tab/>
        <w:t>2018b</w:t>
      </w:r>
      <w:r w:rsidRPr="0062277C">
        <w:tab/>
        <w:t xml:space="preserve">A Preliminary Study of Smithport Plain Bottle Morphology in the Southern Caddo Area. </w:t>
      </w:r>
      <w:r w:rsidRPr="0062277C">
        <w:rPr>
          <w:i/>
        </w:rPr>
        <w:t>Bulletin of the Texas Archeological Society</w:t>
      </w:r>
      <w:r w:rsidRPr="0062277C">
        <w:t xml:space="preserve"> 89:63-89. </w:t>
      </w:r>
    </w:p>
    <w:bookmarkEnd w:id="5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5" w:name="_ENREF_55"/>
      <w:r w:rsidRPr="0062277C">
        <w:tab/>
        <w:t>2019</w:t>
      </w:r>
      <w:r w:rsidRPr="0062277C">
        <w:tab/>
        <w:t xml:space="preserve">Ceramic Morphological Organisation in the Southern Caddo Area: The Clarence H. Webb Collections. </w:t>
      </w:r>
      <w:r w:rsidRPr="0062277C">
        <w:rPr>
          <w:i/>
        </w:rPr>
        <w:t>Journal of Cultural Heritage</w:t>
      </w:r>
      <w:r w:rsidRPr="0062277C">
        <w:t xml:space="preserve"> 35:41-55. DOI: 10.1016/j.culher.2018.07.002</w:t>
      </w:r>
    </w:p>
    <w:bookmarkEnd w:id="5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6" w:name="_ENREF_56"/>
      <w:r w:rsidRPr="0062277C">
        <w:tab/>
        <w:t>2021a</w:t>
      </w:r>
      <w:r w:rsidRPr="0062277C">
        <w:tab/>
        <w:t>An Exploratory Network Analysis of the Historic Caddo Period in Northeast Texas</w:t>
      </w:r>
      <w:r w:rsidRPr="0062277C">
        <w:rPr>
          <w:i/>
        </w:rPr>
        <w:t>.</w:t>
      </w:r>
      <w:r w:rsidRPr="0062277C">
        <w:t xml:space="preserve"> In </w:t>
      </w:r>
      <w:r w:rsidRPr="0062277C">
        <w:rPr>
          <w:i/>
        </w:rPr>
        <w:t>Ancestral Caddo Ceramic Traditions</w:t>
      </w:r>
      <w:r w:rsidRPr="0062277C">
        <w:t xml:space="preserve">, edited by Duncan P. McKinnon, Timothy K. Perttula and Jeffrey S. Girard, pp. 240-257. LSU Press, Baton Rouge. </w:t>
      </w:r>
    </w:p>
    <w:bookmarkEnd w:id="5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7" w:name="_ENREF_57"/>
      <w:r w:rsidRPr="0062277C">
        <w:lastRenderedPageBreak/>
        <w:tab/>
        <w:t>2021b</w:t>
      </w:r>
      <w:r w:rsidRPr="0062277C">
        <w:tab/>
        <w:t>Louisiana Limitrophe: An Iterative Morphological Exegesis of Caddo Bottle and Biface Production</w:t>
      </w:r>
      <w:r w:rsidRPr="0062277C">
        <w:rPr>
          <w:i/>
        </w:rPr>
        <w:t>.</w:t>
      </w:r>
      <w:r w:rsidRPr="0062277C">
        <w:t xml:space="preserve"> In </w:t>
      </w:r>
      <w:r w:rsidRPr="0062277C">
        <w:rPr>
          <w:i/>
        </w:rPr>
        <w:t>Ancestral Caddo Ceramic Traditions</w:t>
      </w:r>
      <w:r w:rsidRPr="0062277C">
        <w:t xml:space="preserve">, edited by Duncan P. McKinnon, Jeffrey S. Girard and Timothy K. Perttula, pp. 258-276. LSU Press, Baton Rouge. </w:t>
      </w:r>
    </w:p>
    <w:bookmarkEnd w:id="5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8" w:name="_ENREF_58"/>
      <w:r w:rsidRPr="0062277C">
        <w:t>Selden Jr., Robert Z. and John E. Dockall</w:t>
      </w:r>
    </w:p>
    <w:p w:rsidR="0062277C" w:rsidRPr="0062277C" w:rsidRDefault="0062277C" w:rsidP="0062277C">
      <w:pPr>
        <w:pStyle w:val="EndNoteBibliography"/>
        <w:ind w:left="720" w:hanging="720"/>
      </w:pPr>
      <w:r w:rsidRPr="0062277C">
        <w:tab/>
        <w:t>2022</w:t>
      </w:r>
      <w:r w:rsidRPr="0062277C">
        <w:tab/>
        <w:t>Perdiz arrow points from Caddo burial contexts aid in defining discrete behavioral regions</w:t>
      </w:r>
      <w:r w:rsidRPr="0062277C">
        <w:rPr>
          <w:i/>
        </w:rPr>
        <w:t>.</w:t>
      </w:r>
      <w:r w:rsidRPr="0062277C">
        <w:t xml:space="preserve"> In </w:t>
      </w:r>
      <w:r w:rsidRPr="0062277C">
        <w:rPr>
          <w:i/>
        </w:rPr>
        <w:t>Geometric Morphometrics in Archaeology</w:t>
      </w:r>
      <w:r w:rsidRPr="0062277C">
        <w:t xml:space="preserve">, edited by Robert Bishoff, Bonnie L. Etter and Robert Z. Selden Jr., pp. (in review). Springer|Nature, New York. </w:t>
      </w:r>
    </w:p>
    <w:bookmarkEnd w:id="58"/>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59" w:name="_ENREF_59"/>
      <w:r w:rsidRPr="0062277C">
        <w:t>Selden Jr., Robert Z., John E. Dockall and Morgane Dubied</w:t>
      </w:r>
    </w:p>
    <w:p w:rsidR="0062277C" w:rsidRPr="0062277C" w:rsidRDefault="0062277C" w:rsidP="0062277C">
      <w:pPr>
        <w:pStyle w:val="EndNoteBibliography"/>
        <w:ind w:left="720" w:hanging="720"/>
      </w:pPr>
      <w:r w:rsidRPr="0062277C">
        <w:tab/>
        <w:t>2020</w:t>
      </w:r>
      <w:r w:rsidRPr="0062277C">
        <w:tab/>
        <w:t xml:space="preserve">A quantitative assessment of intraspecific morphological variation in Gahagan bifaces from the southern Caddo area and central Texas. </w:t>
      </w:r>
      <w:r w:rsidRPr="0062277C">
        <w:rPr>
          <w:i/>
        </w:rPr>
        <w:t>Southeastern Archaeology</w:t>
      </w:r>
      <w:r w:rsidRPr="0062277C">
        <w:t xml:space="preserve"> 39(2):125-145. DOI: 10.1080/0734578x.2020.1744416</w:t>
      </w:r>
    </w:p>
    <w:bookmarkEnd w:id="59"/>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0" w:name="_ENREF_60"/>
      <w:r w:rsidRPr="0062277C">
        <w:t>Selden Jr., Robert Z., John E. Dockall and Harry J. Shafer</w:t>
      </w:r>
    </w:p>
    <w:p w:rsidR="0062277C" w:rsidRPr="0062277C" w:rsidRDefault="0062277C" w:rsidP="0062277C">
      <w:pPr>
        <w:pStyle w:val="EndNoteBibliography"/>
        <w:ind w:left="720" w:hanging="720"/>
      </w:pPr>
      <w:r w:rsidRPr="0062277C">
        <w:tab/>
        <w:t>2018</w:t>
      </w:r>
      <w:r w:rsidRPr="0062277C">
        <w:tab/>
        <w:t xml:space="preserve">Lithic Morphological Organisation: Gahagan Bifaces from the Southern Caddo Area. </w:t>
      </w:r>
      <w:r w:rsidRPr="0062277C">
        <w:rPr>
          <w:i/>
        </w:rPr>
        <w:t>Digital Applications in Archaeology and Cultural Heritage</w:t>
      </w:r>
      <w:r w:rsidRPr="0062277C">
        <w:t xml:space="preserve"> 10:e00080. DOI: 10.1016/j.daach.2018.e00080</w:t>
      </w:r>
    </w:p>
    <w:bookmarkEnd w:id="60"/>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1" w:name="_ENREF_61"/>
      <w:r w:rsidRPr="0062277C">
        <w:t>Sherratt, Emma, David J. Gower, Christian P. Klingenberg and Mark Wilkinson</w:t>
      </w:r>
    </w:p>
    <w:p w:rsidR="0062277C" w:rsidRPr="0062277C" w:rsidRDefault="0062277C" w:rsidP="0062277C">
      <w:pPr>
        <w:pStyle w:val="EndNoteBibliography"/>
        <w:ind w:left="720" w:hanging="720"/>
      </w:pPr>
      <w:r w:rsidRPr="0062277C">
        <w:tab/>
        <w:t>2014</w:t>
      </w:r>
      <w:r w:rsidRPr="0062277C">
        <w:tab/>
        <w:t xml:space="preserve">Evolution of Cranial Shape in Caecilians (Amphibia: Gymnophiona). </w:t>
      </w:r>
      <w:r w:rsidRPr="0062277C">
        <w:rPr>
          <w:i/>
        </w:rPr>
        <w:t>Evolutionary Biology</w:t>
      </w:r>
      <w:r w:rsidRPr="0062277C">
        <w:t xml:space="preserve"> 41:528-545. DOI: </w:t>
      </w:r>
      <w:hyperlink r:id="rId14" w:history="1">
        <w:r w:rsidRPr="0062277C">
          <w:rPr>
            <w:rStyle w:val="Hyperlink"/>
          </w:rPr>
          <w:t>https://doi.org/10.1007/s11692-014-9287-2</w:t>
        </w:r>
      </w:hyperlink>
    </w:p>
    <w:bookmarkEnd w:id="61"/>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2" w:name="_ENREF_62"/>
      <w:r w:rsidRPr="0062277C">
        <w:t>Sinopoli, Carla M.</w:t>
      </w:r>
    </w:p>
    <w:p w:rsidR="0062277C" w:rsidRPr="0062277C" w:rsidRDefault="0062277C" w:rsidP="0062277C">
      <w:pPr>
        <w:pStyle w:val="EndNoteBibliography"/>
        <w:ind w:left="720" w:hanging="720"/>
      </w:pPr>
      <w:r w:rsidRPr="0062277C">
        <w:tab/>
        <w:t>1988</w:t>
      </w:r>
      <w:r w:rsidRPr="0062277C">
        <w:tab/>
        <w:t xml:space="preserve">The Organization of Craft Production at Vijayanagara, South India. </w:t>
      </w:r>
      <w:r w:rsidRPr="0062277C">
        <w:rPr>
          <w:i/>
        </w:rPr>
        <w:t>American Anthropologist</w:t>
      </w:r>
      <w:r w:rsidRPr="0062277C">
        <w:t xml:space="preserve"> 90(3):580-597. DOI: </w:t>
      </w:r>
      <w:hyperlink r:id="rId15" w:history="1">
        <w:r w:rsidRPr="0062277C">
          <w:rPr>
            <w:rStyle w:val="Hyperlink"/>
          </w:rPr>
          <w:t>https://doi.org/10.1525/aa.1988.90.3.02a00040</w:t>
        </w:r>
      </w:hyperlink>
    </w:p>
    <w:bookmarkEnd w:id="62"/>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3" w:name="_ENREF_63"/>
      <w:r w:rsidRPr="0062277C">
        <w:t>Slice, Dennis E.</w:t>
      </w:r>
    </w:p>
    <w:p w:rsidR="0062277C" w:rsidRPr="0062277C" w:rsidRDefault="0062277C" w:rsidP="0062277C">
      <w:pPr>
        <w:pStyle w:val="EndNoteBibliography"/>
        <w:ind w:left="720" w:hanging="720"/>
      </w:pPr>
      <w:r w:rsidRPr="0062277C">
        <w:tab/>
        <w:t>2001</w:t>
      </w:r>
      <w:r w:rsidRPr="0062277C">
        <w:tab/>
        <w:t xml:space="preserve">Landmark Coordinates Aligned by Procrustes Analysis Do Not Lie in Kendall's Shape Space. </w:t>
      </w:r>
      <w:r w:rsidRPr="0062277C">
        <w:rPr>
          <w:i/>
        </w:rPr>
        <w:t>Systematic Biology</w:t>
      </w:r>
      <w:r w:rsidRPr="0062277C">
        <w:t xml:space="preserve"> 50(1):141-149. DOI: 10.1080/10635150119110</w:t>
      </w:r>
    </w:p>
    <w:bookmarkEnd w:id="63"/>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4" w:name="_ENREF_64"/>
      <w:r w:rsidRPr="0062277C">
        <w:lastRenderedPageBreak/>
        <w:t>Spielmann, Katherine A.</w:t>
      </w:r>
    </w:p>
    <w:p w:rsidR="0062277C" w:rsidRPr="0062277C" w:rsidRDefault="0062277C" w:rsidP="0062277C">
      <w:pPr>
        <w:pStyle w:val="EndNoteBibliography"/>
        <w:ind w:left="720" w:hanging="720"/>
      </w:pPr>
      <w:r w:rsidRPr="0062277C">
        <w:tab/>
        <w:t>1991</w:t>
      </w:r>
      <w:r w:rsidRPr="0062277C">
        <w:tab/>
      </w:r>
      <w:r w:rsidRPr="0062277C">
        <w:rPr>
          <w:i/>
        </w:rPr>
        <w:t>Farmers, Hunters, and Colonists: Interaction Between the Southwest and the Southern Plains</w:t>
      </w:r>
      <w:r w:rsidRPr="0062277C">
        <w:t xml:space="preserve">. University of Arizona Press, Tucson. </w:t>
      </w:r>
    </w:p>
    <w:bookmarkEnd w:id="64"/>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5" w:name="_ENREF_65"/>
      <w:r w:rsidRPr="0062277C">
        <w:t>Suhm, Dee Ann and Edward B. Jelks</w:t>
      </w:r>
    </w:p>
    <w:p w:rsidR="0062277C" w:rsidRPr="0062277C" w:rsidRDefault="0062277C" w:rsidP="0062277C">
      <w:pPr>
        <w:pStyle w:val="EndNoteBibliography"/>
        <w:ind w:left="720" w:hanging="720"/>
      </w:pPr>
      <w:r w:rsidRPr="0062277C">
        <w:tab/>
        <w:t>1962</w:t>
      </w:r>
      <w:r w:rsidRPr="0062277C">
        <w:tab/>
      </w:r>
      <w:r w:rsidRPr="0062277C">
        <w:rPr>
          <w:i/>
        </w:rPr>
        <w:t>Handbook of Texas Archeology: Type Descriptions</w:t>
      </w:r>
      <w:r w:rsidRPr="0062277C">
        <w:t xml:space="preserve">. Special Publication No. 1. Texas Archeological Society and Bulletin No. 4, Texas Memorial Museum, Austin. </w:t>
      </w:r>
    </w:p>
    <w:bookmarkEnd w:id="65"/>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6" w:name="_ENREF_66"/>
      <w:r w:rsidRPr="0062277C">
        <w:t>Suhm, Dee Ann, Alex D. Krieger and Edward B. Jelks</w:t>
      </w:r>
    </w:p>
    <w:p w:rsidR="0062277C" w:rsidRPr="0062277C" w:rsidRDefault="0062277C" w:rsidP="0062277C">
      <w:pPr>
        <w:pStyle w:val="EndNoteBibliography"/>
        <w:ind w:left="720" w:hanging="720"/>
      </w:pPr>
      <w:r w:rsidRPr="0062277C">
        <w:tab/>
        <w:t>1954</w:t>
      </w:r>
      <w:r w:rsidRPr="0062277C">
        <w:tab/>
        <w:t xml:space="preserve">An Introductory Handbook of Texas Archeology. </w:t>
      </w:r>
      <w:r w:rsidRPr="0062277C">
        <w:rPr>
          <w:i/>
        </w:rPr>
        <w:t>Bulletin of the Texas Archeological Society</w:t>
      </w:r>
      <w:r w:rsidRPr="0062277C">
        <w:t xml:space="preserve"> 25:1-562. </w:t>
      </w:r>
    </w:p>
    <w:bookmarkEnd w:id="66"/>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7" w:name="_ENREF_67"/>
      <w:r w:rsidRPr="0062277C">
        <w:t>Turner, E. S., T. R. Hester and R. L McReynolds</w:t>
      </w:r>
    </w:p>
    <w:p w:rsidR="0062277C" w:rsidRPr="0062277C" w:rsidRDefault="0062277C" w:rsidP="0062277C">
      <w:pPr>
        <w:pStyle w:val="EndNoteBibliography"/>
        <w:ind w:left="720" w:hanging="720"/>
      </w:pPr>
      <w:r w:rsidRPr="0062277C">
        <w:tab/>
        <w:t>2011</w:t>
      </w:r>
      <w:r w:rsidRPr="0062277C">
        <w:tab/>
      </w:r>
      <w:r w:rsidRPr="0062277C">
        <w:rPr>
          <w:i/>
        </w:rPr>
        <w:t>Stone Artifacts of Texas Indians: Completely Revised Third Edition</w:t>
      </w:r>
      <w:r w:rsidRPr="0062277C">
        <w:t xml:space="preserve">. Taylor Trade Publishing, Lanham, Maryland. </w:t>
      </w:r>
    </w:p>
    <w:bookmarkEnd w:id="67"/>
    <w:p w:rsidR="0062277C" w:rsidRPr="0062277C" w:rsidRDefault="0062277C" w:rsidP="0062277C">
      <w:pPr>
        <w:pStyle w:val="EndNoteBibliography"/>
        <w:spacing w:after="0"/>
      </w:pPr>
    </w:p>
    <w:p w:rsidR="0062277C" w:rsidRPr="0062277C" w:rsidRDefault="0062277C" w:rsidP="0062277C">
      <w:pPr>
        <w:pStyle w:val="EndNoteBibliography"/>
        <w:ind w:left="720" w:hanging="720"/>
      </w:pPr>
      <w:bookmarkStart w:id="68" w:name="_ENREF_68"/>
      <w:r w:rsidRPr="0062277C">
        <w:t>Zelditch, Miriam Leah, Donald L. Swiderski, H. David Sheets and William L. Fink</w:t>
      </w:r>
    </w:p>
    <w:p w:rsidR="0062277C" w:rsidRPr="0062277C" w:rsidRDefault="0062277C" w:rsidP="0062277C">
      <w:pPr>
        <w:pStyle w:val="EndNoteBibliography"/>
        <w:ind w:left="720" w:hanging="720"/>
      </w:pPr>
      <w:r w:rsidRPr="0062277C">
        <w:tab/>
        <w:t>2004</w:t>
      </w:r>
      <w:r w:rsidRPr="0062277C">
        <w:tab/>
      </w:r>
      <w:r w:rsidRPr="0062277C">
        <w:rPr>
          <w:i/>
        </w:rPr>
        <w:t>Geometric Morphometrics for Biologists : A Primer</w:t>
      </w:r>
      <w:r w:rsidRPr="0062277C">
        <w:t xml:space="preserve">. Elsevier Science, Burlington. </w:t>
      </w:r>
    </w:p>
    <w:bookmarkEnd w:id="68"/>
    <w:p w:rsidR="0062277C" w:rsidRPr="0062277C" w:rsidRDefault="0062277C" w:rsidP="0062277C">
      <w:pPr>
        <w:pStyle w:val="EndNoteBibliography"/>
      </w:pPr>
    </w:p>
    <w:p w:rsidR="00BA0664" w:rsidRDefault="003E7486" w:rsidP="00F9602A">
      <w:pPr>
        <w:autoSpaceDE w:val="0"/>
        <w:autoSpaceDN w:val="0"/>
        <w:adjustRightInd w:val="0"/>
        <w:spacing w:after="0" w:line="240" w:lineRule="auto"/>
      </w:pPr>
      <w:r>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7B80" w:rsidRDefault="00AC7B80" w:rsidP="002555D3">
      <w:pPr>
        <w:spacing w:after="0" w:line="240" w:lineRule="auto"/>
      </w:pPr>
      <w:r>
        <w:separator/>
      </w:r>
    </w:p>
  </w:endnote>
  <w:endnote w:type="continuationSeparator" w:id="0">
    <w:p w:rsidR="00AC7B80" w:rsidRDefault="00AC7B80"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AD24F79E-EF64-4C20-A238-7B567CDBF89E}"/>
    <w:embedBold r:id="rId2" w:fontKey="{23CE1AB4-9FA5-48C8-B652-3AFFDAEAD4D3}"/>
    <w:embedItalic r:id="rId3" w:fontKey="{DDAD84DB-6F0F-457D-8C64-7A037C367F14}"/>
    <w:embedBoldItalic r:id="rId4" w:fontKey="{BD49D539-ACBB-4DD1-BD5F-AA665567AF91}"/>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0E3AEABF-1A5E-4F0C-B343-5D4680F543E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E149F3" w:rsidRDefault="00E149F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149F3" w:rsidRDefault="00E149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49F3" w:rsidRDefault="00E149F3">
    <w:pPr>
      <w:pStyle w:val="Footer"/>
      <w:jc w:val="right"/>
    </w:pPr>
  </w:p>
  <w:p w:rsidR="00E149F3" w:rsidRDefault="00E149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7B80" w:rsidRDefault="00AC7B80" w:rsidP="002555D3">
      <w:pPr>
        <w:spacing w:after="0" w:line="240" w:lineRule="auto"/>
      </w:pPr>
      <w:r>
        <w:separator/>
      </w:r>
    </w:p>
  </w:footnote>
  <w:footnote w:type="continuationSeparator" w:id="0">
    <w:p w:rsidR="00AC7B80" w:rsidRDefault="00AC7B80"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1104&lt;/item&gt;&lt;item&gt;11105&lt;/item&gt;&lt;item&gt;11106&lt;/item&gt;&lt;item&gt;11107&lt;/item&gt;&lt;item&gt;11145&lt;/item&gt;&lt;item&gt;11146&lt;/item&gt;&lt;item&gt;11147&lt;/item&gt;&lt;item&gt;11148&lt;/item&gt;&lt;/record-ids&gt;&lt;/item&gt;&lt;/Libraries&gt;"/>
  </w:docVars>
  <w:rsids>
    <w:rsidRoot w:val="00514CEA"/>
    <w:rsid w:val="00001C6B"/>
    <w:rsid w:val="000115FF"/>
    <w:rsid w:val="00031723"/>
    <w:rsid w:val="00042189"/>
    <w:rsid w:val="0006686A"/>
    <w:rsid w:val="000E76CB"/>
    <w:rsid w:val="000F20C7"/>
    <w:rsid w:val="000F2D83"/>
    <w:rsid w:val="00140FA5"/>
    <w:rsid w:val="00151B9F"/>
    <w:rsid w:val="001541FE"/>
    <w:rsid w:val="00164D6E"/>
    <w:rsid w:val="001737AE"/>
    <w:rsid w:val="001832B4"/>
    <w:rsid w:val="00190D57"/>
    <w:rsid w:val="001929D7"/>
    <w:rsid w:val="001B00B7"/>
    <w:rsid w:val="001D110A"/>
    <w:rsid w:val="001E48D8"/>
    <w:rsid w:val="001F34E9"/>
    <w:rsid w:val="0021077A"/>
    <w:rsid w:val="00213F9F"/>
    <w:rsid w:val="00216C98"/>
    <w:rsid w:val="002254B4"/>
    <w:rsid w:val="00241442"/>
    <w:rsid w:val="002555D3"/>
    <w:rsid w:val="002707C8"/>
    <w:rsid w:val="00273E2B"/>
    <w:rsid w:val="00283FBF"/>
    <w:rsid w:val="00291464"/>
    <w:rsid w:val="00295A44"/>
    <w:rsid w:val="002A174A"/>
    <w:rsid w:val="002A47D2"/>
    <w:rsid w:val="002B37EB"/>
    <w:rsid w:val="002C694D"/>
    <w:rsid w:val="002E21BA"/>
    <w:rsid w:val="002E4D82"/>
    <w:rsid w:val="002F52C2"/>
    <w:rsid w:val="00304419"/>
    <w:rsid w:val="00310D44"/>
    <w:rsid w:val="003110B4"/>
    <w:rsid w:val="0031345C"/>
    <w:rsid w:val="00315B07"/>
    <w:rsid w:val="00320089"/>
    <w:rsid w:val="0035382A"/>
    <w:rsid w:val="003725C1"/>
    <w:rsid w:val="0037374E"/>
    <w:rsid w:val="00393F9E"/>
    <w:rsid w:val="003A65C5"/>
    <w:rsid w:val="003E1195"/>
    <w:rsid w:val="003E2252"/>
    <w:rsid w:val="003E3A05"/>
    <w:rsid w:val="003E7486"/>
    <w:rsid w:val="003F1A98"/>
    <w:rsid w:val="00407290"/>
    <w:rsid w:val="00434568"/>
    <w:rsid w:val="00435353"/>
    <w:rsid w:val="004437CB"/>
    <w:rsid w:val="00446B23"/>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24B1"/>
    <w:rsid w:val="005657E7"/>
    <w:rsid w:val="005718B5"/>
    <w:rsid w:val="00594F90"/>
    <w:rsid w:val="005A21ED"/>
    <w:rsid w:val="005A7D6E"/>
    <w:rsid w:val="005C1B89"/>
    <w:rsid w:val="005C43F2"/>
    <w:rsid w:val="005C6A7D"/>
    <w:rsid w:val="005D3C75"/>
    <w:rsid w:val="005E19D9"/>
    <w:rsid w:val="005F7830"/>
    <w:rsid w:val="00610841"/>
    <w:rsid w:val="0062277C"/>
    <w:rsid w:val="006227A5"/>
    <w:rsid w:val="00623D96"/>
    <w:rsid w:val="00632178"/>
    <w:rsid w:val="00645AA7"/>
    <w:rsid w:val="0064633F"/>
    <w:rsid w:val="006802F9"/>
    <w:rsid w:val="006B77FA"/>
    <w:rsid w:val="006C3803"/>
    <w:rsid w:val="006D19EB"/>
    <w:rsid w:val="006F0FD4"/>
    <w:rsid w:val="007134C3"/>
    <w:rsid w:val="00717B6D"/>
    <w:rsid w:val="00723576"/>
    <w:rsid w:val="0072461C"/>
    <w:rsid w:val="007559CA"/>
    <w:rsid w:val="00761682"/>
    <w:rsid w:val="0076203E"/>
    <w:rsid w:val="00766422"/>
    <w:rsid w:val="00770098"/>
    <w:rsid w:val="007723D2"/>
    <w:rsid w:val="00786F42"/>
    <w:rsid w:val="0079063F"/>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57DB4"/>
    <w:rsid w:val="00A72819"/>
    <w:rsid w:val="00A72CF0"/>
    <w:rsid w:val="00A9209A"/>
    <w:rsid w:val="00AA2E72"/>
    <w:rsid w:val="00AC136D"/>
    <w:rsid w:val="00AC7B80"/>
    <w:rsid w:val="00AD03F2"/>
    <w:rsid w:val="00AE4DF4"/>
    <w:rsid w:val="00AF3408"/>
    <w:rsid w:val="00AF723C"/>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1600A"/>
    <w:rsid w:val="00C367B4"/>
    <w:rsid w:val="00C41BC0"/>
    <w:rsid w:val="00C45B04"/>
    <w:rsid w:val="00C54710"/>
    <w:rsid w:val="00C54CD0"/>
    <w:rsid w:val="00C6670D"/>
    <w:rsid w:val="00C702F2"/>
    <w:rsid w:val="00CD4B89"/>
    <w:rsid w:val="00CE7364"/>
    <w:rsid w:val="00D01316"/>
    <w:rsid w:val="00D32DDF"/>
    <w:rsid w:val="00D457B9"/>
    <w:rsid w:val="00D458D7"/>
    <w:rsid w:val="00D762ED"/>
    <w:rsid w:val="00D91376"/>
    <w:rsid w:val="00D91DDA"/>
    <w:rsid w:val="00D971C1"/>
    <w:rsid w:val="00DA19AA"/>
    <w:rsid w:val="00DB58E2"/>
    <w:rsid w:val="00DB6773"/>
    <w:rsid w:val="00DD039F"/>
    <w:rsid w:val="00E149F3"/>
    <w:rsid w:val="00E163C6"/>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97F6"/>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007/BF02291478"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525/aa.1988.90.3.02a00040"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1</TotalTime>
  <Pages>20</Pages>
  <Words>12320</Words>
  <Characters>70224</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53</cp:revision>
  <dcterms:created xsi:type="dcterms:W3CDTF">2022-03-20T10:17:00Z</dcterms:created>
  <dcterms:modified xsi:type="dcterms:W3CDTF">2022-04-06T15:59:00Z</dcterms:modified>
</cp:coreProperties>
</file>